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2B7" w:rsidRDefault="00D202B7">
      <w:pPr>
        <w:spacing w:after="0" w:line="240" w:lineRule="auto"/>
        <w:rPr>
          <w:rFonts w:asciiTheme="majorHAnsi" w:eastAsiaTheme="majorEastAsia" w:hAnsiTheme="majorHAnsi" w:cstheme="majorBidi"/>
          <w:sz w:val="44"/>
          <w:szCs w:val="44"/>
        </w:rPr>
      </w:pPr>
      <w:r w:rsidRPr="00D202B7">
        <w:rPr>
          <w:rFonts w:asciiTheme="majorHAnsi" w:eastAsiaTheme="majorEastAsia" w:hAnsiTheme="majorHAnsi" w:cstheme="majorBidi"/>
          <w:sz w:val="44"/>
          <w:szCs w:val="44"/>
        </w:rPr>
        <w:t>Toxicity and response in</w:t>
      </w:r>
      <w:r>
        <w:rPr>
          <w:rFonts w:asciiTheme="majorHAnsi" w:eastAsiaTheme="majorEastAsia" w:hAnsiTheme="majorHAnsi" w:cstheme="majorBidi"/>
          <w:sz w:val="44"/>
          <w:szCs w:val="44"/>
        </w:rPr>
        <w:t xml:space="preserve"> cats with neoplasia treated with toceranib phosphate</w:t>
      </w:r>
    </w:p>
    <w:p w:rsidR="00D202B7" w:rsidRDefault="00D202B7">
      <w:pPr>
        <w:spacing w:after="0" w:line="240" w:lineRule="auto"/>
        <w:rPr>
          <w:rFonts w:asciiTheme="majorHAnsi" w:eastAsiaTheme="majorEastAsia" w:hAnsiTheme="majorHAnsi" w:cstheme="majorBidi"/>
          <w:sz w:val="44"/>
          <w:szCs w:val="44"/>
        </w:rPr>
      </w:pPr>
    </w:p>
    <w:p w:rsidR="00D202B7" w:rsidRPr="005F49B7" w:rsidRDefault="00D202B7">
      <w:pPr>
        <w:spacing w:after="0" w:line="240" w:lineRule="auto"/>
        <w:rPr>
          <w:rFonts w:asciiTheme="majorHAnsi" w:eastAsiaTheme="majorEastAsia" w:hAnsiTheme="majorHAnsi" w:cstheme="majorBidi"/>
          <w:sz w:val="28"/>
          <w:szCs w:val="24"/>
        </w:rPr>
      </w:pPr>
      <w:proofErr w:type="gramStart"/>
      <w:r w:rsidRPr="005F49B7">
        <w:rPr>
          <w:rFonts w:asciiTheme="majorHAnsi" w:eastAsiaTheme="majorEastAsia" w:hAnsiTheme="majorHAnsi" w:cstheme="majorBidi"/>
          <w:sz w:val="28"/>
          <w:szCs w:val="24"/>
        </w:rPr>
        <w:t>Harper, A., Blackwood, L.</w:t>
      </w:r>
      <w:proofErr w:type="gramEnd"/>
      <w:r w:rsidRPr="005F49B7">
        <w:rPr>
          <w:rFonts w:asciiTheme="majorHAnsi" w:eastAsiaTheme="majorEastAsia" w:hAnsiTheme="majorHAnsi" w:cstheme="majorBidi"/>
          <w:sz w:val="28"/>
          <w:szCs w:val="24"/>
        </w:rPr>
        <w:t xml:space="preserve"> </w:t>
      </w:r>
    </w:p>
    <w:p w:rsidR="00D202B7" w:rsidRDefault="00D202B7">
      <w:pPr>
        <w:spacing w:after="0" w:line="240" w:lineRule="auto"/>
        <w:rPr>
          <w:rFonts w:asciiTheme="majorHAnsi" w:eastAsiaTheme="majorEastAsia" w:hAnsiTheme="majorHAnsi" w:cstheme="majorBidi"/>
          <w:sz w:val="24"/>
          <w:szCs w:val="24"/>
        </w:rPr>
      </w:pPr>
    </w:p>
    <w:p w:rsidR="005F49B7" w:rsidRDefault="005F49B7">
      <w:pPr>
        <w:spacing w:after="0" w:line="240" w:lineRule="auto"/>
        <w:rPr>
          <w:rFonts w:asciiTheme="majorHAnsi" w:eastAsiaTheme="majorEastAsia" w:hAnsiTheme="majorHAnsi" w:cstheme="majorBidi"/>
          <w:sz w:val="24"/>
          <w:szCs w:val="24"/>
        </w:rPr>
      </w:pPr>
    </w:p>
    <w:p w:rsidR="00D202B7" w:rsidRDefault="00D202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Department of Veterinary Medicine</w:t>
      </w:r>
    </w:p>
    <w:p w:rsidR="00D202B7" w:rsidRDefault="00D202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University of Liverpool</w:t>
      </w:r>
    </w:p>
    <w:p w:rsidR="00D202B7" w:rsidRDefault="00D202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Liverpool</w:t>
      </w:r>
    </w:p>
    <w:p w:rsidR="00D202B7" w:rsidRDefault="00D202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England</w:t>
      </w:r>
    </w:p>
    <w:p w:rsidR="00D202B7" w:rsidRDefault="00D202B7">
      <w:pPr>
        <w:spacing w:after="0" w:line="240" w:lineRule="auto"/>
        <w:rPr>
          <w:rFonts w:asciiTheme="majorHAnsi" w:eastAsiaTheme="majorEastAsia" w:hAnsiTheme="majorHAnsi" w:cstheme="majorBidi"/>
          <w:sz w:val="24"/>
          <w:szCs w:val="24"/>
        </w:rPr>
      </w:pPr>
    </w:p>
    <w:p w:rsidR="005F49B7" w:rsidRDefault="005F49B7">
      <w:pPr>
        <w:spacing w:after="0" w:line="240" w:lineRule="auto"/>
        <w:rPr>
          <w:rFonts w:asciiTheme="majorHAnsi" w:eastAsiaTheme="majorEastAsia" w:hAnsiTheme="majorHAnsi" w:cstheme="majorBidi"/>
          <w:sz w:val="24"/>
          <w:szCs w:val="24"/>
        </w:rPr>
      </w:pPr>
    </w:p>
    <w:p w:rsidR="00D202B7" w:rsidRDefault="00D202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Corresponding Author:</w:t>
      </w:r>
    </w:p>
    <w:p w:rsidR="00D202B7" w:rsidRDefault="00D202B7">
      <w:pPr>
        <w:spacing w:after="0" w:line="240" w:lineRule="auto"/>
        <w:rPr>
          <w:rFonts w:asciiTheme="majorHAnsi" w:eastAsiaTheme="majorEastAsia" w:hAnsiTheme="majorHAnsi" w:cstheme="majorBidi"/>
          <w:sz w:val="24"/>
          <w:szCs w:val="24"/>
        </w:rPr>
      </w:pPr>
    </w:p>
    <w:p w:rsidR="00D202B7" w:rsidRDefault="00D202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 xml:space="preserve">Aaron Harper MA </w:t>
      </w:r>
      <w:proofErr w:type="spellStart"/>
      <w:r>
        <w:rPr>
          <w:rFonts w:asciiTheme="majorHAnsi" w:eastAsiaTheme="majorEastAsia" w:hAnsiTheme="majorHAnsi" w:cstheme="majorBidi"/>
          <w:sz w:val="24"/>
          <w:szCs w:val="24"/>
        </w:rPr>
        <w:t>VetMB</w:t>
      </w:r>
      <w:proofErr w:type="spellEnd"/>
      <w:r>
        <w:rPr>
          <w:rFonts w:asciiTheme="majorHAnsi" w:eastAsiaTheme="majorEastAsia" w:hAnsiTheme="majorHAnsi" w:cstheme="majorBidi"/>
          <w:sz w:val="24"/>
          <w:szCs w:val="24"/>
        </w:rPr>
        <w:t xml:space="preserve"> </w:t>
      </w:r>
      <w:proofErr w:type="spellStart"/>
      <w:proofErr w:type="gramStart"/>
      <w:r>
        <w:rPr>
          <w:rFonts w:asciiTheme="majorHAnsi" w:eastAsiaTheme="majorEastAsia" w:hAnsiTheme="majorHAnsi" w:cstheme="majorBidi"/>
          <w:sz w:val="24"/>
          <w:szCs w:val="24"/>
        </w:rPr>
        <w:t>CertAVP</w:t>
      </w:r>
      <w:proofErr w:type="spellEnd"/>
      <w:r>
        <w:rPr>
          <w:rFonts w:asciiTheme="majorHAnsi" w:eastAsiaTheme="majorEastAsia" w:hAnsiTheme="majorHAnsi" w:cstheme="majorBidi"/>
          <w:sz w:val="24"/>
          <w:szCs w:val="24"/>
        </w:rPr>
        <w:t>(</w:t>
      </w:r>
      <w:proofErr w:type="gramEnd"/>
      <w:r>
        <w:rPr>
          <w:rFonts w:asciiTheme="majorHAnsi" w:eastAsiaTheme="majorEastAsia" w:hAnsiTheme="majorHAnsi" w:cstheme="majorBidi"/>
          <w:sz w:val="24"/>
          <w:szCs w:val="24"/>
        </w:rPr>
        <w:t>SAM) MRCVS</w:t>
      </w:r>
    </w:p>
    <w:p w:rsidR="00D202B7" w:rsidRDefault="005F49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Small Animal Teaching Hospital</w:t>
      </w:r>
    </w:p>
    <w:p w:rsidR="005F49B7" w:rsidRDefault="005F49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University of Liverpool</w:t>
      </w:r>
    </w:p>
    <w:p w:rsidR="005F49B7" w:rsidRDefault="005F49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Chester High Road</w:t>
      </w:r>
    </w:p>
    <w:p w:rsidR="005F49B7" w:rsidRDefault="005F49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Wirral</w:t>
      </w:r>
    </w:p>
    <w:p w:rsidR="005F49B7" w:rsidRDefault="005F49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CH64 7TE</w:t>
      </w:r>
    </w:p>
    <w:p w:rsidR="005F49B7" w:rsidRDefault="005F49B7">
      <w:pPr>
        <w:spacing w:after="0" w:line="240" w:lineRule="auto"/>
        <w:rPr>
          <w:rFonts w:asciiTheme="majorHAnsi" w:eastAsiaTheme="majorEastAsia" w:hAnsiTheme="majorHAnsi" w:cstheme="majorBidi"/>
          <w:sz w:val="24"/>
          <w:szCs w:val="24"/>
        </w:rPr>
      </w:pPr>
    </w:p>
    <w:p w:rsidR="005F49B7" w:rsidRDefault="005F49B7">
      <w:pPr>
        <w:spacing w:after="0" w:line="240" w:lineRule="auto"/>
        <w:rPr>
          <w:rFonts w:asciiTheme="majorHAnsi" w:eastAsiaTheme="majorEastAsia" w:hAnsiTheme="majorHAnsi" w:cstheme="majorBidi"/>
          <w:sz w:val="24"/>
          <w:szCs w:val="24"/>
        </w:rPr>
      </w:pPr>
      <w:r>
        <w:rPr>
          <w:rFonts w:asciiTheme="majorHAnsi" w:eastAsiaTheme="majorEastAsia" w:hAnsiTheme="majorHAnsi" w:cstheme="majorBidi"/>
          <w:sz w:val="24"/>
          <w:szCs w:val="24"/>
        </w:rPr>
        <w:t xml:space="preserve">Email: </w:t>
      </w:r>
      <w:hyperlink r:id="rId9" w:history="1">
        <w:r w:rsidRPr="008804CA">
          <w:rPr>
            <w:rStyle w:val="Hyperlink"/>
            <w:rFonts w:asciiTheme="majorHAnsi" w:eastAsiaTheme="majorEastAsia" w:hAnsiTheme="majorHAnsi" w:cstheme="majorBidi"/>
            <w:sz w:val="24"/>
            <w:szCs w:val="24"/>
          </w:rPr>
          <w:t>aharper@liv.ac.uk</w:t>
        </w:r>
      </w:hyperlink>
    </w:p>
    <w:p w:rsidR="005F49B7" w:rsidRDefault="005F49B7">
      <w:pPr>
        <w:spacing w:after="0" w:line="240" w:lineRule="auto"/>
        <w:rPr>
          <w:rFonts w:asciiTheme="majorHAnsi" w:eastAsiaTheme="majorEastAsia" w:hAnsiTheme="majorHAnsi" w:cstheme="majorBidi"/>
          <w:sz w:val="24"/>
          <w:szCs w:val="24"/>
        </w:rPr>
      </w:pPr>
    </w:p>
    <w:p w:rsidR="005F49B7" w:rsidRPr="00D202B7" w:rsidRDefault="005F49B7">
      <w:pPr>
        <w:spacing w:after="0" w:line="240" w:lineRule="auto"/>
        <w:rPr>
          <w:sz w:val="24"/>
          <w:szCs w:val="24"/>
        </w:rPr>
      </w:pPr>
      <w:r>
        <w:rPr>
          <w:rFonts w:asciiTheme="majorHAnsi" w:eastAsiaTheme="majorEastAsia" w:hAnsiTheme="majorHAnsi" w:cstheme="majorBidi"/>
          <w:sz w:val="24"/>
          <w:szCs w:val="24"/>
        </w:rPr>
        <w:t>Tel: 0151 795 6211</w:t>
      </w:r>
    </w:p>
    <w:p w:rsidR="005F49B7" w:rsidRDefault="005F49B7">
      <w:pPr>
        <w:spacing w:after="0" w:line="240" w:lineRule="auto"/>
      </w:pPr>
    </w:p>
    <w:p w:rsidR="00D202B7" w:rsidRDefault="005F49B7">
      <w:pPr>
        <w:spacing w:after="0" w:line="240" w:lineRule="auto"/>
      </w:pPr>
      <w:r w:rsidRPr="00FF4F70">
        <w:rPr>
          <w:sz w:val="24"/>
        </w:rPr>
        <w:t xml:space="preserve">Keywords: </w:t>
      </w:r>
      <w:r w:rsidR="00AF1B6B" w:rsidRPr="00FF4F70">
        <w:rPr>
          <w:sz w:val="24"/>
        </w:rPr>
        <w:t>feline</w:t>
      </w:r>
      <w:r w:rsidR="00AF1B6B">
        <w:rPr>
          <w:sz w:val="24"/>
        </w:rPr>
        <w:t>,</w:t>
      </w:r>
      <w:r w:rsidR="00AF1B6B" w:rsidRPr="00FF4F70">
        <w:rPr>
          <w:sz w:val="24"/>
        </w:rPr>
        <w:t xml:space="preserve"> </w:t>
      </w:r>
      <w:r w:rsidR="00AF1B6B">
        <w:rPr>
          <w:sz w:val="24"/>
        </w:rPr>
        <w:t>toceranib phosphate, toxicity</w:t>
      </w:r>
      <w:r w:rsidRPr="00FF4F70">
        <w:rPr>
          <w:sz w:val="24"/>
        </w:rPr>
        <w:t>, response, mast cell</w:t>
      </w:r>
      <w:r w:rsidR="00D202B7">
        <w:br w:type="page"/>
      </w:r>
    </w:p>
    <w:p w:rsidR="00BB643C" w:rsidRPr="00AF07E0" w:rsidRDefault="005F49B7" w:rsidP="00B465E9">
      <w:pPr>
        <w:spacing w:line="480" w:lineRule="auto"/>
        <w:rPr>
          <w:sz w:val="24"/>
          <w:u w:val="single"/>
        </w:rPr>
      </w:pPr>
      <w:r w:rsidRPr="00AF07E0">
        <w:rPr>
          <w:sz w:val="24"/>
          <w:u w:val="single"/>
        </w:rPr>
        <w:lastRenderedPageBreak/>
        <w:t xml:space="preserve">Abstract </w:t>
      </w:r>
    </w:p>
    <w:p w:rsidR="00CD750F" w:rsidRPr="00AF07E0" w:rsidRDefault="00CD750F" w:rsidP="00CD750F">
      <w:pPr>
        <w:spacing w:line="480" w:lineRule="auto"/>
        <w:jc w:val="both"/>
        <w:rPr>
          <w:i/>
          <w:sz w:val="24"/>
        </w:rPr>
      </w:pPr>
      <w:r w:rsidRPr="00AF07E0">
        <w:rPr>
          <w:i/>
          <w:sz w:val="24"/>
        </w:rPr>
        <w:t>Objectives</w:t>
      </w:r>
    </w:p>
    <w:p w:rsidR="00CD750F" w:rsidRPr="00AF07E0" w:rsidRDefault="004E1788" w:rsidP="00CD750F">
      <w:pPr>
        <w:spacing w:line="480" w:lineRule="auto"/>
        <w:jc w:val="both"/>
        <w:rPr>
          <w:sz w:val="24"/>
        </w:rPr>
      </w:pPr>
      <w:r w:rsidRPr="00AF07E0">
        <w:rPr>
          <w:sz w:val="24"/>
        </w:rPr>
        <w:t>Toceranib phosphate is a tyrosine kinase inhibitor licensed for the treatment of non-</w:t>
      </w:r>
      <w:proofErr w:type="spellStart"/>
      <w:r w:rsidRPr="00AF07E0">
        <w:rPr>
          <w:sz w:val="24"/>
        </w:rPr>
        <w:t>resectable</w:t>
      </w:r>
      <w:proofErr w:type="spellEnd"/>
      <w:r w:rsidRPr="00AF07E0">
        <w:rPr>
          <w:sz w:val="24"/>
        </w:rPr>
        <w:t xml:space="preserve"> mast cell tumours in dogs. </w:t>
      </w:r>
      <w:r w:rsidR="00C563EE" w:rsidRPr="00AF07E0">
        <w:rPr>
          <w:sz w:val="24"/>
        </w:rPr>
        <w:t>T</w:t>
      </w:r>
      <w:r w:rsidRPr="00AF07E0">
        <w:rPr>
          <w:sz w:val="24"/>
        </w:rPr>
        <w:t>here is no information in cats regarding the tolerated dose, toxicity or tu</w:t>
      </w:r>
      <w:r w:rsidR="003736E0" w:rsidRPr="00AF07E0">
        <w:rPr>
          <w:sz w:val="24"/>
        </w:rPr>
        <w:t>mour response of this drug. The</w:t>
      </w:r>
      <w:r w:rsidRPr="00AF07E0">
        <w:rPr>
          <w:sz w:val="24"/>
        </w:rPr>
        <w:t xml:space="preserve"> aim of this study was to retrospectively </w:t>
      </w:r>
      <w:r w:rsidR="003C16CA" w:rsidRPr="00AF07E0">
        <w:rPr>
          <w:sz w:val="24"/>
        </w:rPr>
        <w:t xml:space="preserve">analyse </w:t>
      </w:r>
      <w:r w:rsidRPr="00AF07E0">
        <w:rPr>
          <w:sz w:val="24"/>
        </w:rPr>
        <w:t xml:space="preserve">a cohort of cats with advanced neoplasia </w:t>
      </w:r>
      <w:r w:rsidR="003C16CA" w:rsidRPr="00AF07E0">
        <w:rPr>
          <w:sz w:val="24"/>
        </w:rPr>
        <w:t xml:space="preserve">treated with toceranib phosphate </w:t>
      </w:r>
      <w:r w:rsidRPr="00AF07E0">
        <w:rPr>
          <w:sz w:val="24"/>
        </w:rPr>
        <w:t xml:space="preserve">to identify toxicity and response. </w:t>
      </w:r>
    </w:p>
    <w:p w:rsidR="00CD750F" w:rsidRPr="00AF07E0" w:rsidRDefault="00CD750F" w:rsidP="00CD750F">
      <w:pPr>
        <w:spacing w:line="480" w:lineRule="auto"/>
        <w:jc w:val="both"/>
        <w:rPr>
          <w:i/>
          <w:sz w:val="24"/>
        </w:rPr>
      </w:pPr>
      <w:r w:rsidRPr="00AF07E0">
        <w:rPr>
          <w:i/>
          <w:sz w:val="24"/>
        </w:rPr>
        <w:t>Methods</w:t>
      </w:r>
    </w:p>
    <w:p w:rsidR="00CD750F" w:rsidRPr="00AF07E0" w:rsidRDefault="00CD750F" w:rsidP="00CD750F">
      <w:pPr>
        <w:spacing w:line="480" w:lineRule="auto"/>
        <w:jc w:val="both"/>
        <w:rPr>
          <w:sz w:val="24"/>
        </w:rPr>
      </w:pPr>
      <w:r w:rsidRPr="00AF07E0">
        <w:rPr>
          <w:sz w:val="24"/>
        </w:rPr>
        <w:t xml:space="preserve">The medical records of the </w:t>
      </w:r>
      <w:r w:rsidR="00E97A78">
        <w:rPr>
          <w:sz w:val="24"/>
        </w:rPr>
        <w:t xml:space="preserve">Small Animal Teaching Hospital </w:t>
      </w:r>
      <w:r w:rsidRPr="00AF07E0">
        <w:rPr>
          <w:sz w:val="24"/>
        </w:rPr>
        <w:t xml:space="preserve">were reviewed. Cats were included in the study if they had received toceranib phosphate for at least two weeks for the treatment of histologically or </w:t>
      </w:r>
      <w:proofErr w:type="spellStart"/>
      <w:r w:rsidRPr="00AF07E0">
        <w:rPr>
          <w:sz w:val="24"/>
        </w:rPr>
        <w:t>cytologically</w:t>
      </w:r>
      <w:proofErr w:type="spellEnd"/>
      <w:r w:rsidRPr="00AF07E0">
        <w:rPr>
          <w:sz w:val="24"/>
        </w:rPr>
        <w:t xml:space="preserve"> confirmed neoplastic disease, and had at least one set of monitoring blood tests (haematology, biochemistry) performed</w:t>
      </w:r>
      <w:r w:rsidR="005378ED">
        <w:rPr>
          <w:sz w:val="24"/>
        </w:rPr>
        <w:t xml:space="preserve"> </w:t>
      </w:r>
      <w:r w:rsidR="005378ED" w:rsidRPr="008F05EA">
        <w:rPr>
          <w:sz w:val="24"/>
        </w:rPr>
        <w:t>after baseline tests</w:t>
      </w:r>
      <w:r w:rsidRPr="00AF07E0">
        <w:rPr>
          <w:sz w:val="24"/>
        </w:rPr>
        <w:t xml:space="preserve">. Toxicity was grade according to VCOG-CTAE criteria and response was measured according to RECIST criteria. </w:t>
      </w:r>
    </w:p>
    <w:p w:rsidR="00CD750F" w:rsidRPr="00AF07E0" w:rsidRDefault="00CD750F" w:rsidP="00CD750F">
      <w:pPr>
        <w:spacing w:line="480" w:lineRule="auto"/>
        <w:jc w:val="both"/>
        <w:rPr>
          <w:i/>
          <w:sz w:val="24"/>
        </w:rPr>
      </w:pPr>
      <w:r w:rsidRPr="00AF07E0">
        <w:rPr>
          <w:i/>
          <w:sz w:val="24"/>
        </w:rPr>
        <w:t>Results</w:t>
      </w:r>
    </w:p>
    <w:p w:rsidR="00CD750F" w:rsidRPr="00AF07E0" w:rsidRDefault="004E1788" w:rsidP="00CD750F">
      <w:pPr>
        <w:spacing w:line="480" w:lineRule="auto"/>
        <w:jc w:val="both"/>
        <w:rPr>
          <w:sz w:val="24"/>
        </w:rPr>
      </w:pPr>
      <w:r w:rsidRPr="00AF07E0">
        <w:rPr>
          <w:sz w:val="24"/>
        </w:rPr>
        <w:t xml:space="preserve">Fourteen cats met the inclusion criteria, the majority of which </w:t>
      </w:r>
      <w:r w:rsidR="00F406CE" w:rsidRPr="008F05EA">
        <w:rPr>
          <w:sz w:val="24"/>
        </w:rPr>
        <w:t>(13/14)</w:t>
      </w:r>
      <w:r w:rsidR="00F406CE">
        <w:rPr>
          <w:sz w:val="24"/>
        </w:rPr>
        <w:t xml:space="preserve"> </w:t>
      </w:r>
      <w:r w:rsidRPr="00AF07E0">
        <w:rPr>
          <w:sz w:val="24"/>
        </w:rPr>
        <w:t xml:space="preserve">had received previous therapy (surgery, radiotherapy, chemotherapy). The most common tumour </w:t>
      </w:r>
      <w:r w:rsidRPr="00AF07E0">
        <w:rPr>
          <w:sz w:val="24"/>
        </w:rPr>
        <w:lastRenderedPageBreak/>
        <w:t xml:space="preserve">types were mast cell tumours or malignant epithelial tumours. Toxicity occurred </w:t>
      </w:r>
      <w:r w:rsidR="003736E0" w:rsidRPr="00AF07E0">
        <w:rPr>
          <w:sz w:val="24"/>
        </w:rPr>
        <w:t xml:space="preserve">in 10/14 cats – </w:t>
      </w:r>
      <w:r w:rsidR="002512E1" w:rsidRPr="008F05EA">
        <w:rPr>
          <w:sz w:val="24"/>
        </w:rPr>
        <w:t>ten cats</w:t>
      </w:r>
      <w:r w:rsidR="003736E0" w:rsidRPr="00AF07E0">
        <w:rPr>
          <w:sz w:val="24"/>
        </w:rPr>
        <w:t xml:space="preserve"> </w:t>
      </w:r>
      <w:r w:rsidR="00266F9E" w:rsidRPr="00AF07E0">
        <w:rPr>
          <w:sz w:val="24"/>
        </w:rPr>
        <w:t>had</w:t>
      </w:r>
      <w:r w:rsidR="003C16CA" w:rsidRPr="00AF07E0">
        <w:rPr>
          <w:sz w:val="24"/>
        </w:rPr>
        <w:t xml:space="preserve"> </w:t>
      </w:r>
      <w:r w:rsidR="003736E0" w:rsidRPr="00AF07E0">
        <w:rPr>
          <w:sz w:val="24"/>
        </w:rPr>
        <w:t xml:space="preserve">mild </w:t>
      </w:r>
      <w:proofErr w:type="spellStart"/>
      <w:r w:rsidR="003736E0" w:rsidRPr="00AF07E0">
        <w:rPr>
          <w:sz w:val="24"/>
        </w:rPr>
        <w:t>myelosuppression</w:t>
      </w:r>
      <w:proofErr w:type="spellEnd"/>
      <w:r w:rsidR="003736E0" w:rsidRPr="00AF07E0">
        <w:rPr>
          <w:sz w:val="24"/>
        </w:rPr>
        <w:t xml:space="preserve"> or gastrointestinal effects. </w:t>
      </w:r>
      <w:r w:rsidR="003C16CA" w:rsidRPr="00AF07E0">
        <w:rPr>
          <w:sz w:val="24"/>
        </w:rPr>
        <w:t>T</w:t>
      </w:r>
      <w:r w:rsidR="003736E0" w:rsidRPr="00AF07E0">
        <w:rPr>
          <w:sz w:val="24"/>
        </w:rPr>
        <w:t xml:space="preserve">wo cats developed severe </w:t>
      </w:r>
      <w:proofErr w:type="spellStart"/>
      <w:r w:rsidR="003736E0" w:rsidRPr="00AF07E0">
        <w:rPr>
          <w:sz w:val="24"/>
        </w:rPr>
        <w:t>hepatoxicity</w:t>
      </w:r>
      <w:proofErr w:type="spellEnd"/>
      <w:r w:rsidR="003C16CA" w:rsidRPr="00AF07E0">
        <w:rPr>
          <w:sz w:val="24"/>
        </w:rPr>
        <w:t>.  O</w:t>
      </w:r>
      <w:r w:rsidR="003736E0" w:rsidRPr="00AF07E0">
        <w:rPr>
          <w:sz w:val="24"/>
        </w:rPr>
        <w:t>ne cat died from congestive heart failure</w:t>
      </w:r>
      <w:r w:rsidR="00266F9E" w:rsidRPr="00AF07E0">
        <w:rPr>
          <w:sz w:val="24"/>
        </w:rPr>
        <w:t xml:space="preserve"> although</w:t>
      </w:r>
      <w:r w:rsidR="003C16CA" w:rsidRPr="00AF07E0">
        <w:rPr>
          <w:sz w:val="24"/>
        </w:rPr>
        <w:t xml:space="preserve"> whether this was related to toceranib therapy is unknown.</w:t>
      </w:r>
      <w:r w:rsidR="003736E0" w:rsidRPr="00AF07E0">
        <w:rPr>
          <w:sz w:val="24"/>
        </w:rPr>
        <w:t xml:space="preserve"> Regarding response, one cat achieved complete response; two cats achieved partial response while five cats achieved stable disease</w:t>
      </w:r>
      <w:r w:rsidR="003C16CA" w:rsidRPr="00AF07E0">
        <w:rPr>
          <w:sz w:val="24"/>
        </w:rPr>
        <w:t>:</w:t>
      </w:r>
      <w:r w:rsidR="003736E0" w:rsidRPr="00AF07E0">
        <w:rPr>
          <w:sz w:val="24"/>
        </w:rPr>
        <w:t xml:space="preserve"> overall biological response rate </w:t>
      </w:r>
      <w:r w:rsidR="003C16CA" w:rsidRPr="00AF07E0">
        <w:rPr>
          <w:sz w:val="24"/>
        </w:rPr>
        <w:t xml:space="preserve">was </w:t>
      </w:r>
      <w:r w:rsidR="003736E0" w:rsidRPr="00AF07E0">
        <w:rPr>
          <w:sz w:val="24"/>
        </w:rPr>
        <w:t xml:space="preserve">57.1%. All of the cats that achieved either partial or complete response were treated for mast cell disease. Overall median duration of response was 90 days (range 14-570). </w:t>
      </w:r>
      <w:r w:rsidR="000C7DD8" w:rsidRPr="00AF07E0">
        <w:rPr>
          <w:sz w:val="24"/>
        </w:rPr>
        <w:t xml:space="preserve">None of the cats with squamous cell carcinoma achieved a response. </w:t>
      </w:r>
    </w:p>
    <w:p w:rsidR="00CD750F" w:rsidRPr="00AF07E0" w:rsidRDefault="00CD750F" w:rsidP="00CD750F">
      <w:pPr>
        <w:spacing w:line="480" w:lineRule="auto"/>
        <w:jc w:val="both"/>
        <w:rPr>
          <w:i/>
          <w:sz w:val="24"/>
        </w:rPr>
      </w:pPr>
      <w:r w:rsidRPr="00AF07E0">
        <w:rPr>
          <w:i/>
          <w:sz w:val="24"/>
        </w:rPr>
        <w:t xml:space="preserve">Conclusions </w:t>
      </w:r>
    </w:p>
    <w:p w:rsidR="00CD750F" w:rsidRPr="00AF07E0" w:rsidRDefault="00C563EE" w:rsidP="00CD750F">
      <w:pPr>
        <w:spacing w:line="480" w:lineRule="auto"/>
        <w:jc w:val="both"/>
        <w:rPr>
          <w:sz w:val="24"/>
        </w:rPr>
      </w:pPr>
      <w:r w:rsidRPr="00AF07E0">
        <w:rPr>
          <w:sz w:val="24"/>
        </w:rPr>
        <w:t>T</w:t>
      </w:r>
      <w:r w:rsidR="000C7DD8" w:rsidRPr="00AF07E0">
        <w:rPr>
          <w:sz w:val="24"/>
        </w:rPr>
        <w:t>oceranib phosphate is generally well tolerated in cats with the majority</w:t>
      </w:r>
      <w:r w:rsidR="002512E1">
        <w:rPr>
          <w:sz w:val="24"/>
        </w:rPr>
        <w:t xml:space="preserve"> </w:t>
      </w:r>
      <w:r w:rsidR="002512E1" w:rsidRPr="008F05EA">
        <w:rPr>
          <w:sz w:val="24"/>
        </w:rPr>
        <w:t>(10/14)</w:t>
      </w:r>
      <w:r w:rsidR="000C7DD8" w:rsidRPr="00AF07E0">
        <w:rPr>
          <w:sz w:val="24"/>
        </w:rPr>
        <w:t xml:space="preserve"> of toxicity limited to mild gastro-intestinal or </w:t>
      </w:r>
      <w:proofErr w:type="spellStart"/>
      <w:r w:rsidR="000C7DD8" w:rsidRPr="00AF07E0">
        <w:rPr>
          <w:sz w:val="24"/>
        </w:rPr>
        <w:t>myelosuppresive</w:t>
      </w:r>
      <w:proofErr w:type="spellEnd"/>
      <w:r w:rsidR="000C7DD8" w:rsidRPr="00AF07E0">
        <w:rPr>
          <w:sz w:val="24"/>
        </w:rPr>
        <w:t xml:space="preserve"> effects however hepatotoxicity is a concern. Response to treatment in this small cohort was similar to that reported in dogs. </w:t>
      </w:r>
      <w:r w:rsidR="00CD750F" w:rsidRPr="00AF07E0">
        <w:rPr>
          <w:sz w:val="24"/>
          <w:u w:val="single"/>
        </w:rPr>
        <w:br w:type="page"/>
      </w:r>
    </w:p>
    <w:p w:rsidR="00BB643C" w:rsidRPr="00AF07E0" w:rsidRDefault="00BB643C" w:rsidP="00B465E9">
      <w:pPr>
        <w:spacing w:line="480" w:lineRule="auto"/>
        <w:rPr>
          <w:sz w:val="24"/>
          <w:u w:val="single"/>
        </w:rPr>
      </w:pPr>
      <w:r w:rsidRPr="00AF07E0">
        <w:rPr>
          <w:sz w:val="24"/>
          <w:u w:val="single"/>
        </w:rPr>
        <w:lastRenderedPageBreak/>
        <w:t>Introduction</w:t>
      </w:r>
    </w:p>
    <w:p w:rsidR="00BB643C" w:rsidRPr="00AF07E0" w:rsidRDefault="00BB643C" w:rsidP="00B465E9">
      <w:pPr>
        <w:spacing w:line="480" w:lineRule="auto"/>
        <w:jc w:val="both"/>
        <w:rPr>
          <w:sz w:val="24"/>
        </w:rPr>
      </w:pPr>
      <w:proofErr w:type="spellStart"/>
      <w:r w:rsidRPr="00AF07E0">
        <w:rPr>
          <w:sz w:val="24"/>
        </w:rPr>
        <w:t>Toceranib</w:t>
      </w:r>
      <w:proofErr w:type="spellEnd"/>
      <w:r w:rsidRPr="00AF07E0">
        <w:rPr>
          <w:sz w:val="24"/>
        </w:rPr>
        <w:t xml:space="preserve"> phosphate</w:t>
      </w:r>
      <w:r w:rsidR="00793E89" w:rsidRPr="00AF07E0">
        <w:rPr>
          <w:sz w:val="24"/>
        </w:rPr>
        <w:t xml:space="preserve"> (Palladia; </w:t>
      </w:r>
      <w:proofErr w:type="spellStart"/>
      <w:r w:rsidR="00793E89" w:rsidRPr="00AF07E0">
        <w:rPr>
          <w:sz w:val="24"/>
        </w:rPr>
        <w:t>Zoetis</w:t>
      </w:r>
      <w:proofErr w:type="spellEnd"/>
      <w:r w:rsidR="00793E89" w:rsidRPr="00AF07E0">
        <w:rPr>
          <w:sz w:val="24"/>
        </w:rPr>
        <w:t>)</w:t>
      </w:r>
      <w:r w:rsidRPr="00AF07E0">
        <w:rPr>
          <w:sz w:val="24"/>
        </w:rPr>
        <w:t xml:space="preserve"> belongs to the class of drugs known as tyrosine kinase inhibitors (TKIs) and has a wide variety of molecular targets including KIT, VEGFR-2, PDGFR and Flt-3 </w:t>
      </w:r>
      <w:r w:rsidR="007D28BC" w:rsidRPr="00AF07E0">
        <w:rPr>
          <w:sz w:val="24"/>
        </w:rPr>
        <w:fldChar w:fldCharType="begin">
          <w:fldData xml:space="preserve">PEVuZE5vdGU+PENpdGU+PEF1dGhvcj5Mb25kb248L0F1dGhvcj48WWVhcj4yMDAzPC9ZZWFyPjxS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NzI5LTM0PC9wYWdlcz48dm9sdW1lPjk8L3ZvbHVtZT48bnVt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</w:fldData>
        </w:fldChar>
      </w:r>
      <w:r w:rsidR="00793E89" w:rsidRPr="00AF07E0">
        <w:rPr>
          <w:sz w:val="24"/>
        </w:rPr>
        <w:instrText xml:space="preserve"> ADDIN EN.CITE </w:instrText>
      </w:r>
      <w:r w:rsidR="007D28BC" w:rsidRPr="00AF07E0">
        <w:rPr>
          <w:sz w:val="24"/>
        </w:rPr>
        <w:fldChar w:fldCharType="begin">
          <w:fldData xml:space="preserve">PEVuZE5vdGU+PENpdGU+PEF1dGhvcj5Mb25kb248L0F1dGhvcj48WWVhcj4yMDAzPC9ZZWFyPjxS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NzI5LTM0PC9wYWdlcz48dm9sdW1lPjk8L3ZvbHVtZT48bnVt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1" w:tooltip="London, 2003 #1" w:history="1">
        <w:r w:rsidR="00BD0D63" w:rsidRPr="00AF07E0">
          <w:rPr>
            <w:noProof/>
            <w:sz w:val="24"/>
          </w:rPr>
          <w:t>1</w:t>
        </w:r>
      </w:hyperlink>
      <w:r w:rsidR="00793E89" w:rsidRPr="00AF07E0">
        <w:rPr>
          <w:noProof/>
          <w:sz w:val="24"/>
        </w:rPr>
        <w:t xml:space="preserve">, </w:t>
      </w:r>
      <w:hyperlink w:anchor="_ENREF_2" w:tooltip="Pryer, 2003 #20" w:history="1">
        <w:r w:rsidR="00BD0D63" w:rsidRPr="00AF07E0">
          <w:rPr>
            <w:noProof/>
            <w:sz w:val="24"/>
          </w:rPr>
          <w:t>2</w:t>
        </w:r>
      </w:hyperlink>
      <w:r w:rsidR="00793E89" w:rsidRPr="00AF07E0">
        <w:rPr>
          <w:noProof/>
          <w:sz w:val="24"/>
        </w:rPr>
        <w:t>)</w:t>
      </w:r>
      <w:r w:rsidR="007D28BC" w:rsidRPr="00AF07E0">
        <w:rPr>
          <w:sz w:val="24"/>
        </w:rPr>
        <w:fldChar w:fldCharType="end"/>
      </w:r>
      <w:r w:rsidRPr="00AF07E0">
        <w:rPr>
          <w:sz w:val="24"/>
        </w:rPr>
        <w:t>. Interruption of these molecular pathways results in inhibition of cell growth,</w:t>
      </w:r>
      <w:r w:rsidR="0053501F" w:rsidRPr="00AF07E0">
        <w:rPr>
          <w:sz w:val="24"/>
        </w:rPr>
        <w:t xml:space="preserve"> and</w:t>
      </w:r>
      <w:r w:rsidRPr="00AF07E0">
        <w:rPr>
          <w:sz w:val="24"/>
        </w:rPr>
        <w:t xml:space="preserve"> cell death and apoptosis. Toceranib phosphate has been licensed </w:t>
      </w:r>
      <w:r w:rsidR="005378ED" w:rsidRPr="008F05EA">
        <w:rPr>
          <w:sz w:val="24"/>
        </w:rPr>
        <w:t>in Europe</w:t>
      </w:r>
      <w:r w:rsidR="005378ED" w:rsidRPr="00F406CE">
        <w:rPr>
          <w:sz w:val="24"/>
        </w:rPr>
        <w:t xml:space="preserve"> </w:t>
      </w:r>
      <w:r w:rsidRPr="00AF07E0">
        <w:rPr>
          <w:sz w:val="24"/>
        </w:rPr>
        <w:t>for the treatment of non-</w:t>
      </w:r>
      <w:proofErr w:type="spellStart"/>
      <w:r w:rsidRPr="00AF07E0">
        <w:rPr>
          <w:sz w:val="24"/>
        </w:rPr>
        <w:t>resectable</w:t>
      </w:r>
      <w:proofErr w:type="spellEnd"/>
      <w:r w:rsidRPr="00AF07E0">
        <w:rPr>
          <w:sz w:val="24"/>
        </w:rPr>
        <w:t xml:space="preserve"> mast cell tumours in do</w:t>
      </w:r>
      <w:r w:rsidR="005378ED">
        <w:rPr>
          <w:sz w:val="24"/>
        </w:rPr>
        <w:t xml:space="preserve">gs since </w:t>
      </w:r>
      <w:r w:rsidR="005378ED" w:rsidRPr="008F05EA">
        <w:rPr>
          <w:sz w:val="24"/>
        </w:rPr>
        <w:t>2009</w:t>
      </w:r>
      <w:r w:rsidRPr="00AF07E0">
        <w:rPr>
          <w:sz w:val="24"/>
        </w:rPr>
        <w:t xml:space="preserve">. Recent studies in dogs have reported that toceranib may have action in other solid tumours, including anal sac adenocarcinoma and osteosarcoma </w:t>
      </w:r>
      <w:r w:rsidRPr="00AF07E0">
        <w:rPr>
          <w:noProof/>
          <w:sz w:val="24"/>
        </w:rPr>
        <w:t>(</w:t>
      </w:r>
      <w:hyperlink w:anchor="_ENREF_9" w:tooltip="London, 2003 #11" w:history="1">
        <w:r w:rsidRPr="00AF07E0">
          <w:rPr>
            <w:noProof/>
            <w:sz w:val="24"/>
          </w:rPr>
          <w:t>London and others 2003b</w:t>
        </w:r>
      </w:hyperlink>
      <w:r w:rsidRPr="00AF07E0">
        <w:rPr>
          <w:sz w:val="24"/>
        </w:rPr>
        <w:t>).  This is also supported by the use of its sister drug (</w:t>
      </w:r>
      <w:proofErr w:type="spellStart"/>
      <w:r w:rsidRPr="00AF07E0">
        <w:rPr>
          <w:sz w:val="24"/>
        </w:rPr>
        <w:t>sunitinib</w:t>
      </w:r>
      <w:proofErr w:type="spellEnd"/>
      <w:r w:rsidRPr="00AF07E0">
        <w:rPr>
          <w:sz w:val="24"/>
        </w:rPr>
        <w:t>) in human oncology for the primary treatment of renal carcinoma</w:t>
      </w:r>
      <w:r w:rsidR="008E528C" w:rsidRPr="00AF07E0">
        <w:rPr>
          <w:sz w:val="24"/>
        </w:rPr>
        <w:t xml:space="preserve"> </w:t>
      </w:r>
      <w:r w:rsidR="007D28BC" w:rsidRPr="00AF07E0">
        <w:rPr>
          <w:sz w:val="24"/>
        </w:rPr>
        <w:fldChar w:fldCharType="begin">
          <w:fldData xml:space="preserve">PEVuZE5vdGU+PENpdGU+PEF1dGhvcj5Nb3R6ZXI8L0F1dGhvcj48WWVhcj4yMDA2PC9ZZWFyPjxS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TYtMjQ8L3BhZ2VzPjx2b2x1bWU+MjQ8L3ZvbHVtZT48bnVtYmVyPjE8L251bWJlcj48ZWRpdGlv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</w:fldData>
        </w:fldChar>
      </w:r>
      <w:r w:rsidR="00793E89" w:rsidRPr="00AF07E0">
        <w:rPr>
          <w:sz w:val="24"/>
        </w:rPr>
        <w:instrText xml:space="preserve"> ADDIN EN.CITE </w:instrText>
      </w:r>
      <w:r w:rsidR="007D28BC" w:rsidRPr="00AF07E0">
        <w:rPr>
          <w:sz w:val="24"/>
        </w:rPr>
        <w:fldChar w:fldCharType="begin">
          <w:fldData xml:space="preserve">PEVuZE5vdGU+PENpdGU+PEF1dGhvcj5Nb3R6ZXI8L0F1dGhvcj48WWVhcj4yMDA2PC9ZZWFyPjxS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TYtMjQ8L3BhZ2VzPjx2b2x1bWU+MjQ8L3ZvbHVtZT48bnVtYmVyPjE8L251bWJlcj48ZWRpdGlv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3" w:tooltip="Motzer, 2006 #12" w:history="1">
        <w:r w:rsidR="00BD0D63" w:rsidRPr="00AF07E0">
          <w:rPr>
            <w:noProof/>
            <w:sz w:val="24"/>
          </w:rPr>
          <w:t>3</w:t>
        </w:r>
      </w:hyperlink>
      <w:r w:rsidR="00793E89" w:rsidRPr="00AF07E0">
        <w:rPr>
          <w:noProof/>
          <w:sz w:val="24"/>
        </w:rPr>
        <w:t>)</w:t>
      </w:r>
      <w:r w:rsidR="007D28BC" w:rsidRPr="00AF07E0">
        <w:rPr>
          <w:sz w:val="24"/>
        </w:rPr>
        <w:fldChar w:fldCharType="end"/>
      </w:r>
      <w:r w:rsidRPr="00AF07E0">
        <w:rPr>
          <w:sz w:val="24"/>
        </w:rPr>
        <w:t>. However</w:t>
      </w:r>
      <w:r w:rsidR="003C16CA" w:rsidRPr="00AF07E0">
        <w:rPr>
          <w:sz w:val="24"/>
        </w:rPr>
        <w:t>,</w:t>
      </w:r>
      <w:r w:rsidRPr="00AF07E0">
        <w:rPr>
          <w:sz w:val="24"/>
        </w:rPr>
        <w:t xml:space="preserve"> as yet there </w:t>
      </w:r>
      <w:r w:rsidR="00342C50" w:rsidRPr="00AF07E0">
        <w:rPr>
          <w:sz w:val="24"/>
        </w:rPr>
        <w:t>is very limited data</w:t>
      </w:r>
      <w:r w:rsidRPr="00AF07E0">
        <w:rPr>
          <w:sz w:val="24"/>
        </w:rPr>
        <w:t xml:space="preserve"> regarding the use of toceranib in the treatment of feline neoplasia. </w:t>
      </w:r>
    </w:p>
    <w:p w:rsidR="00BB643C" w:rsidRPr="00AF07E0" w:rsidRDefault="00BB643C" w:rsidP="00B465E9">
      <w:pPr>
        <w:spacing w:line="480" w:lineRule="auto"/>
        <w:jc w:val="both"/>
        <w:rPr>
          <w:sz w:val="24"/>
        </w:rPr>
      </w:pPr>
      <w:r w:rsidRPr="00AF07E0">
        <w:rPr>
          <w:sz w:val="24"/>
        </w:rPr>
        <w:t xml:space="preserve">The toxicity profile of toceranib is relatively well </w:t>
      </w:r>
      <w:r w:rsidR="003C16CA" w:rsidRPr="00AF07E0">
        <w:rPr>
          <w:sz w:val="24"/>
        </w:rPr>
        <w:t xml:space="preserve">known </w:t>
      </w:r>
      <w:r w:rsidRPr="00AF07E0">
        <w:rPr>
          <w:sz w:val="24"/>
        </w:rPr>
        <w:t>in d</w:t>
      </w:r>
      <w:r w:rsidR="00246F6E" w:rsidRPr="00AF07E0">
        <w:rPr>
          <w:sz w:val="24"/>
        </w:rPr>
        <w:t xml:space="preserve">ogs. The most commonly reported </w:t>
      </w:r>
      <w:r w:rsidRPr="00AF07E0">
        <w:rPr>
          <w:sz w:val="24"/>
        </w:rPr>
        <w:t xml:space="preserve">effects are gastro-intestinal (anorexia, vomiting, diarrhoea) and </w:t>
      </w:r>
      <w:proofErr w:type="spellStart"/>
      <w:r w:rsidRPr="00AF07E0">
        <w:rPr>
          <w:sz w:val="24"/>
        </w:rPr>
        <w:t>myelosuppression</w:t>
      </w:r>
      <w:proofErr w:type="spellEnd"/>
      <w:r w:rsidRPr="00AF07E0">
        <w:rPr>
          <w:sz w:val="24"/>
        </w:rPr>
        <w:t xml:space="preserve"> </w:t>
      </w:r>
      <w:r w:rsidR="007D28BC" w:rsidRPr="00AF07E0">
        <w:rPr>
          <w:sz w:val="24"/>
        </w:rPr>
        <w:fldChar w:fldCharType="begin">
          <w:fldData xml:space="preserve">PEVuZE5vdGU+PENpdGU+PEF1dGhvcj5Mb25kb248L0F1dGhvcj48WWVhcj4yMDA5PC9ZZWFyPjxS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</w:fldData>
        </w:fldChar>
      </w:r>
      <w:r w:rsidR="00793E89" w:rsidRPr="00AF07E0">
        <w:rPr>
          <w:sz w:val="24"/>
        </w:rPr>
        <w:instrText xml:space="preserve"> ADDIN EN.CITE </w:instrText>
      </w:r>
      <w:r w:rsidR="007D28BC" w:rsidRPr="00AF07E0">
        <w:rPr>
          <w:sz w:val="24"/>
        </w:rPr>
        <w:fldChar w:fldCharType="begin">
          <w:fldData xml:space="preserve">PEVuZE5vdGU+PENpdGU+PEF1dGhvcj5Mb25kb248L0F1dGhvcj48WWVhcj4yMDA5PC9ZZWFyPjxS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4" w:tooltip="London, 2009 #3" w:history="1">
        <w:r w:rsidR="00BD0D63" w:rsidRPr="00AF07E0">
          <w:rPr>
            <w:noProof/>
            <w:sz w:val="24"/>
          </w:rPr>
          <w:t>4</w:t>
        </w:r>
      </w:hyperlink>
      <w:r w:rsidR="00793E89" w:rsidRPr="00AF07E0">
        <w:rPr>
          <w:noProof/>
          <w:sz w:val="24"/>
        </w:rPr>
        <w:t xml:space="preserve">, </w:t>
      </w:r>
      <w:hyperlink w:anchor="_ENREF_5" w:tooltip="Bernabe, 2013 #2" w:history="1">
        <w:r w:rsidR="00BD0D63" w:rsidRPr="00AF07E0">
          <w:rPr>
            <w:noProof/>
            <w:sz w:val="24"/>
          </w:rPr>
          <w:t>5</w:t>
        </w:r>
      </w:hyperlink>
      <w:r w:rsidR="00793E89" w:rsidRPr="00AF07E0">
        <w:rPr>
          <w:noProof/>
          <w:sz w:val="24"/>
        </w:rPr>
        <w:t>)</w:t>
      </w:r>
      <w:r w:rsidR="007D28BC" w:rsidRPr="00AF07E0">
        <w:rPr>
          <w:sz w:val="24"/>
        </w:rPr>
        <w:fldChar w:fldCharType="end"/>
      </w:r>
      <w:r w:rsidRPr="00AF07E0">
        <w:rPr>
          <w:sz w:val="24"/>
        </w:rPr>
        <w:t xml:space="preserve">. These effects are generally mild and self-limiting although occasionally require dose reductions or </w:t>
      </w:r>
      <w:r w:rsidR="00342C50" w:rsidRPr="00AF07E0">
        <w:rPr>
          <w:sz w:val="24"/>
        </w:rPr>
        <w:t>“</w:t>
      </w:r>
      <w:r w:rsidRPr="00AF07E0">
        <w:rPr>
          <w:sz w:val="24"/>
        </w:rPr>
        <w:t>treatment holidays</w:t>
      </w:r>
      <w:r w:rsidR="00342C50" w:rsidRPr="00AF07E0">
        <w:rPr>
          <w:sz w:val="24"/>
        </w:rPr>
        <w:t>”</w:t>
      </w:r>
      <w:r w:rsidRPr="00AF07E0">
        <w:rPr>
          <w:sz w:val="24"/>
        </w:rPr>
        <w:t xml:space="preserve">. However, </w:t>
      </w:r>
      <w:proofErr w:type="gramStart"/>
      <w:r w:rsidRPr="00AF07E0">
        <w:rPr>
          <w:sz w:val="24"/>
        </w:rPr>
        <w:t>many other toxicities</w:t>
      </w:r>
      <w:proofErr w:type="gramEnd"/>
      <w:r w:rsidRPr="00AF07E0">
        <w:rPr>
          <w:sz w:val="24"/>
        </w:rPr>
        <w:t xml:space="preserve"> have been reported including hepatotoxicity, proteinuria</w:t>
      </w:r>
      <w:r w:rsidR="00532431" w:rsidRPr="00AF07E0">
        <w:rPr>
          <w:sz w:val="24"/>
        </w:rPr>
        <w:t xml:space="preserve"> and myopathies which reflect</w:t>
      </w:r>
      <w:r w:rsidRPr="00AF07E0">
        <w:rPr>
          <w:sz w:val="24"/>
        </w:rPr>
        <w:t xml:space="preserve"> the wide array of </w:t>
      </w:r>
      <w:r w:rsidR="00342C50" w:rsidRPr="00AF07E0">
        <w:rPr>
          <w:sz w:val="24"/>
        </w:rPr>
        <w:t xml:space="preserve">potential </w:t>
      </w:r>
      <w:r w:rsidRPr="00AF07E0">
        <w:rPr>
          <w:sz w:val="24"/>
        </w:rPr>
        <w:t xml:space="preserve">targets for the drug in the body. </w:t>
      </w:r>
      <w:proofErr w:type="spellStart"/>
      <w:r w:rsidRPr="00AF07E0">
        <w:rPr>
          <w:sz w:val="24"/>
        </w:rPr>
        <w:t>Endocrinopathies</w:t>
      </w:r>
      <w:proofErr w:type="spellEnd"/>
      <w:r w:rsidRPr="00AF07E0">
        <w:rPr>
          <w:sz w:val="24"/>
        </w:rPr>
        <w:t xml:space="preserve"> and </w:t>
      </w:r>
      <w:proofErr w:type="spellStart"/>
      <w:r w:rsidRPr="00AF07E0">
        <w:rPr>
          <w:sz w:val="24"/>
        </w:rPr>
        <w:t>cardiotoxicity</w:t>
      </w:r>
      <w:proofErr w:type="spellEnd"/>
      <w:r w:rsidRPr="00AF07E0">
        <w:rPr>
          <w:sz w:val="24"/>
        </w:rPr>
        <w:t xml:space="preserve"> have also been reported in human patients </w:t>
      </w:r>
      <w:r w:rsidRPr="00AF07E0">
        <w:rPr>
          <w:sz w:val="24"/>
        </w:rPr>
        <w:lastRenderedPageBreak/>
        <w:t xml:space="preserve">treated with </w:t>
      </w:r>
      <w:proofErr w:type="spellStart"/>
      <w:r w:rsidRPr="00AF07E0">
        <w:rPr>
          <w:sz w:val="24"/>
        </w:rPr>
        <w:t>sunitinib</w:t>
      </w:r>
      <w:proofErr w:type="spellEnd"/>
      <w:r w:rsidRPr="00AF07E0">
        <w:rPr>
          <w:sz w:val="24"/>
        </w:rPr>
        <w:t xml:space="preserve"> although these have not yet been established in dogs </w:t>
      </w:r>
      <w:r w:rsidR="007D28BC" w:rsidRPr="00AF07E0">
        <w:rPr>
          <w:sz w:val="24"/>
        </w:rPr>
        <w:fldChar w:fldCharType="begin">
          <w:fldData xml:space="preserve">PEVuZE5vdGU+PENpdGU+PEF1dGhvcj5Fd2VyPC9BdXRob3I+PFllYXI+MjAxNDwvWWVhcj48UmVj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</w:fldData>
        </w:fldChar>
      </w:r>
      <w:r w:rsidR="00793E89" w:rsidRPr="00AF07E0">
        <w:rPr>
          <w:sz w:val="24"/>
        </w:rPr>
        <w:instrText xml:space="preserve"> ADDIN EN.CITE </w:instrText>
      </w:r>
      <w:r w:rsidR="007D28BC" w:rsidRPr="00AF07E0">
        <w:rPr>
          <w:sz w:val="24"/>
        </w:rPr>
        <w:fldChar w:fldCharType="begin">
          <w:fldData xml:space="preserve">PEVuZE5vdGU+PENpdGU+PEF1dGhvcj5Fd2VyPC9BdXRob3I+PFllYXI+MjAxNDwvWWVhcj48UmVj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6" w:tooltip="Ewer, 2014 #5" w:history="1">
        <w:r w:rsidR="00BD0D63" w:rsidRPr="00AF07E0">
          <w:rPr>
            <w:noProof/>
            <w:sz w:val="24"/>
          </w:rPr>
          <w:t>6-8</w:t>
        </w:r>
      </w:hyperlink>
      <w:r w:rsidR="00793E89" w:rsidRPr="00AF07E0">
        <w:rPr>
          <w:noProof/>
          <w:sz w:val="24"/>
        </w:rPr>
        <w:t>)</w:t>
      </w:r>
      <w:r w:rsidR="007D28BC" w:rsidRPr="00AF07E0">
        <w:rPr>
          <w:sz w:val="24"/>
        </w:rPr>
        <w:fldChar w:fldCharType="end"/>
      </w:r>
      <w:r w:rsidRPr="00AF07E0">
        <w:rPr>
          <w:sz w:val="24"/>
        </w:rPr>
        <w:t xml:space="preserve">. There are no </w:t>
      </w:r>
      <w:r w:rsidR="00342C50" w:rsidRPr="00AF07E0">
        <w:rPr>
          <w:sz w:val="24"/>
        </w:rPr>
        <w:t xml:space="preserve">published </w:t>
      </w:r>
      <w:r w:rsidRPr="00AF07E0">
        <w:rPr>
          <w:sz w:val="24"/>
        </w:rPr>
        <w:t xml:space="preserve">reports of the tolerability of toceranib treatment in cats. A prospective study evaluated the toxicity in cats treated with </w:t>
      </w:r>
      <w:proofErr w:type="spellStart"/>
      <w:r w:rsidRPr="00AF07E0">
        <w:rPr>
          <w:sz w:val="24"/>
        </w:rPr>
        <w:t>masitinib</w:t>
      </w:r>
      <w:proofErr w:type="spellEnd"/>
      <w:r w:rsidRPr="00AF07E0">
        <w:rPr>
          <w:sz w:val="24"/>
        </w:rPr>
        <w:t xml:space="preserve"> (another</w:t>
      </w:r>
      <w:r w:rsidR="00532431" w:rsidRPr="00AF07E0">
        <w:rPr>
          <w:sz w:val="24"/>
        </w:rPr>
        <w:t xml:space="preserve"> veterinary licensed</w:t>
      </w:r>
      <w:r w:rsidRPr="00AF07E0">
        <w:rPr>
          <w:sz w:val="24"/>
        </w:rPr>
        <w:t xml:space="preserve"> TKI) which reported effects similar to dogs</w:t>
      </w:r>
      <w:r w:rsidR="00532431" w:rsidRPr="00AF07E0">
        <w:rPr>
          <w:sz w:val="24"/>
        </w:rPr>
        <w:t xml:space="preserve">, mainly mild gastrointestinal events and </w:t>
      </w:r>
      <w:proofErr w:type="spellStart"/>
      <w:r w:rsidR="00532431" w:rsidRPr="00AF07E0">
        <w:rPr>
          <w:sz w:val="24"/>
        </w:rPr>
        <w:t>myelosuppression</w:t>
      </w:r>
      <w:proofErr w:type="spellEnd"/>
      <w:r w:rsidRPr="00AF07E0">
        <w:rPr>
          <w:sz w:val="24"/>
        </w:rPr>
        <w:t xml:space="preserve"> </w:t>
      </w:r>
      <w:r w:rsidR="007D28BC" w:rsidRPr="00AF07E0">
        <w:rPr>
          <w:sz w:val="24"/>
        </w:rPr>
        <w:fldChar w:fldCharType="begin">
          <w:fldData xml:space="preserve">PEVuZE5vdGU+PENpdGU+PEF1dGhvcj5EYWx5PC9BdXRob3I+PFllYXI+MjAxMTwvWWVhcj48UmVj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</w:fldData>
        </w:fldChar>
      </w:r>
      <w:r w:rsidR="00793E89" w:rsidRPr="00AF07E0">
        <w:rPr>
          <w:sz w:val="24"/>
        </w:rPr>
        <w:instrText xml:space="preserve"> ADDIN EN.CITE </w:instrText>
      </w:r>
      <w:r w:rsidR="007D28BC" w:rsidRPr="00AF07E0">
        <w:rPr>
          <w:sz w:val="24"/>
        </w:rPr>
        <w:fldChar w:fldCharType="begin">
          <w:fldData xml:space="preserve">PEVuZE5vdGU+PENpdGU+PEF1dGhvcj5EYWx5PC9BdXRob3I+PFllYXI+MjAxMTwvWWVhcj48UmVj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9" w:tooltip="Daly, 2011 #4" w:history="1">
        <w:r w:rsidR="00BD0D63" w:rsidRPr="00AF07E0">
          <w:rPr>
            <w:noProof/>
            <w:sz w:val="24"/>
          </w:rPr>
          <w:t>9</w:t>
        </w:r>
      </w:hyperlink>
      <w:r w:rsidR="00793E89" w:rsidRPr="00AF07E0">
        <w:rPr>
          <w:noProof/>
          <w:sz w:val="24"/>
        </w:rPr>
        <w:t>)</w:t>
      </w:r>
      <w:r w:rsidR="007D28BC" w:rsidRPr="00AF07E0">
        <w:rPr>
          <w:sz w:val="24"/>
        </w:rPr>
        <w:fldChar w:fldCharType="end"/>
      </w:r>
      <w:r w:rsidRPr="00AF07E0">
        <w:rPr>
          <w:sz w:val="24"/>
        </w:rPr>
        <w:t xml:space="preserve">. </w:t>
      </w:r>
    </w:p>
    <w:p w:rsidR="00BB643C" w:rsidRPr="00AF07E0" w:rsidRDefault="00BB643C" w:rsidP="00B465E9">
      <w:pPr>
        <w:spacing w:line="480" w:lineRule="auto"/>
        <w:jc w:val="both"/>
        <w:rPr>
          <w:sz w:val="24"/>
        </w:rPr>
      </w:pPr>
      <w:r w:rsidRPr="00AF07E0">
        <w:rPr>
          <w:sz w:val="24"/>
        </w:rPr>
        <w:t>The aim of this study was to report the toxicity profile in cats with a variety of tumours treated with toceranib</w:t>
      </w:r>
      <w:r w:rsidR="008A1F1B" w:rsidRPr="00AF07E0">
        <w:rPr>
          <w:sz w:val="24"/>
        </w:rPr>
        <w:t>.</w:t>
      </w:r>
      <w:r w:rsidRPr="00AF07E0">
        <w:rPr>
          <w:sz w:val="24"/>
        </w:rPr>
        <w:t xml:space="preserve"> A secondary aim of the study was to assess tumour response to therapy. </w:t>
      </w:r>
    </w:p>
    <w:p w:rsidR="00BB643C" w:rsidRPr="00AF07E0" w:rsidRDefault="00BB643C" w:rsidP="00B465E9">
      <w:pPr>
        <w:spacing w:line="480" w:lineRule="auto"/>
        <w:jc w:val="both"/>
        <w:rPr>
          <w:sz w:val="24"/>
          <w:u w:val="single"/>
        </w:rPr>
      </w:pPr>
      <w:r w:rsidRPr="00AF07E0">
        <w:rPr>
          <w:sz w:val="24"/>
          <w:u w:val="single"/>
        </w:rPr>
        <w:t>Materials and Methods</w:t>
      </w:r>
    </w:p>
    <w:p w:rsidR="00BB643C" w:rsidRPr="00AF07E0" w:rsidRDefault="00CD750F" w:rsidP="00B465E9">
      <w:pPr>
        <w:spacing w:line="480" w:lineRule="auto"/>
        <w:jc w:val="both"/>
        <w:rPr>
          <w:sz w:val="24"/>
        </w:rPr>
      </w:pPr>
      <w:r w:rsidRPr="00AF07E0">
        <w:rPr>
          <w:sz w:val="24"/>
        </w:rPr>
        <w:t xml:space="preserve">The study design was approved by the University of Liverpool </w:t>
      </w:r>
      <w:r w:rsidRPr="00AF07E0">
        <w:rPr>
          <w:rFonts w:asciiTheme="minorHAnsi" w:hAnsiTheme="minorHAnsi" w:cs="Arial"/>
          <w:sz w:val="24"/>
        </w:rPr>
        <w:t xml:space="preserve">Veterinary Research Ethics Committee. </w:t>
      </w:r>
      <w:r w:rsidR="00BB643C" w:rsidRPr="00AF07E0">
        <w:rPr>
          <w:sz w:val="24"/>
        </w:rPr>
        <w:t xml:space="preserve">The clinical records of the Small Animal Teaching Hospital, University of Liverpool, were reviewed between 2009 and 2014. Cats were included in the study if they had received toceranib phosphate for at least two weeks </w:t>
      </w:r>
      <w:r w:rsidR="0053482C" w:rsidRPr="00AF07E0">
        <w:rPr>
          <w:sz w:val="24"/>
        </w:rPr>
        <w:t xml:space="preserve">for the treatment of histologically or </w:t>
      </w:r>
      <w:proofErr w:type="spellStart"/>
      <w:r w:rsidR="0053482C" w:rsidRPr="00AF07E0">
        <w:rPr>
          <w:sz w:val="24"/>
        </w:rPr>
        <w:t>cytologically</w:t>
      </w:r>
      <w:proofErr w:type="spellEnd"/>
      <w:r w:rsidR="0053482C" w:rsidRPr="00AF07E0">
        <w:rPr>
          <w:sz w:val="24"/>
        </w:rPr>
        <w:t xml:space="preserve"> confirmed neoplastic disease, </w:t>
      </w:r>
      <w:r w:rsidR="00BB643C" w:rsidRPr="00AF07E0">
        <w:rPr>
          <w:sz w:val="24"/>
        </w:rPr>
        <w:t>and had at le</w:t>
      </w:r>
      <w:r w:rsidR="00532431" w:rsidRPr="00AF07E0">
        <w:rPr>
          <w:sz w:val="24"/>
        </w:rPr>
        <w:t>ast one set of monitoring blood tests</w:t>
      </w:r>
      <w:r w:rsidR="00BB643C" w:rsidRPr="00AF07E0">
        <w:rPr>
          <w:sz w:val="24"/>
        </w:rPr>
        <w:t xml:space="preserve"> (haematology, biochemistry) performed. </w:t>
      </w:r>
      <w:r w:rsidR="00F406CE" w:rsidRPr="008F05EA">
        <w:rPr>
          <w:sz w:val="24"/>
        </w:rPr>
        <w:t>All cats had baseline haematology and biochemistry on day 0 prior to therapy</w:t>
      </w:r>
      <w:r w:rsidR="00F406CE">
        <w:rPr>
          <w:sz w:val="24"/>
        </w:rPr>
        <w:t xml:space="preserve">. </w:t>
      </w:r>
      <w:r w:rsidR="00BB643C" w:rsidRPr="00AF07E0">
        <w:rPr>
          <w:sz w:val="24"/>
        </w:rPr>
        <w:t>In general</w:t>
      </w:r>
      <w:r w:rsidR="00342C50" w:rsidRPr="00AF07E0">
        <w:rPr>
          <w:sz w:val="24"/>
        </w:rPr>
        <w:t>,</w:t>
      </w:r>
      <w:r w:rsidR="00BB643C" w:rsidRPr="00AF07E0">
        <w:rPr>
          <w:sz w:val="24"/>
        </w:rPr>
        <w:t xml:space="preserve"> therapeutic monitoring (haematology, biochemistry) was performed after the first two weeks of therapy and then monthly thereafter (in accordance with the recommended </w:t>
      </w:r>
      <w:r w:rsidR="00BB643C" w:rsidRPr="00AF07E0">
        <w:rPr>
          <w:sz w:val="24"/>
        </w:rPr>
        <w:lastRenderedPageBreak/>
        <w:t>monitoring for dogs as per the data sheet). Adverse events were categorised by the VCOG-CTAE grading system where appropriate</w:t>
      </w:r>
      <w:r w:rsidR="00087B0F" w:rsidRPr="00AF07E0">
        <w:rPr>
          <w:sz w:val="24"/>
        </w:rPr>
        <w:t xml:space="preserve"> (table 1)</w:t>
      </w:r>
      <w:r w:rsidR="00BB643C" w:rsidRPr="00AF07E0">
        <w:rPr>
          <w:sz w:val="24"/>
        </w:rPr>
        <w:t xml:space="preserve">. Cats with significant alterations in haematology and/or biochemistry </w:t>
      </w:r>
      <w:r w:rsidR="00F406CE" w:rsidRPr="008F05EA">
        <w:rPr>
          <w:sz w:val="24"/>
        </w:rPr>
        <w:t>(equivalent to a VCOG grade I alteration, table 1)</w:t>
      </w:r>
      <w:r w:rsidR="00F406CE">
        <w:rPr>
          <w:sz w:val="24"/>
        </w:rPr>
        <w:t xml:space="preserve"> </w:t>
      </w:r>
      <w:r w:rsidR="00BB643C" w:rsidRPr="00AF07E0">
        <w:rPr>
          <w:sz w:val="24"/>
        </w:rPr>
        <w:t xml:space="preserve">or significant clinical signs before starting treatment with toceranib were excluded, with the exception of cats </w:t>
      </w:r>
      <w:r w:rsidR="00246F6E" w:rsidRPr="00AF07E0">
        <w:rPr>
          <w:sz w:val="24"/>
        </w:rPr>
        <w:t>that</w:t>
      </w:r>
      <w:r w:rsidR="00BB643C" w:rsidRPr="00AF07E0">
        <w:rPr>
          <w:sz w:val="24"/>
        </w:rPr>
        <w:t xml:space="preserve"> had stable </w:t>
      </w:r>
      <w:r w:rsidR="00246F6E" w:rsidRPr="00AF07E0">
        <w:rPr>
          <w:sz w:val="24"/>
        </w:rPr>
        <w:t>chronic kidney</w:t>
      </w:r>
      <w:r w:rsidR="00BB643C" w:rsidRPr="00AF07E0">
        <w:rPr>
          <w:sz w:val="24"/>
        </w:rPr>
        <w:t xml:space="preserve"> disease. Prior therapy (surgery, chemotherapy, radiotherapy) was allowed although a washout period of seven days was required from previous chemotherapy to starting toceranib. </w:t>
      </w:r>
      <w:r w:rsidR="00B3577A" w:rsidRPr="00AF07E0">
        <w:rPr>
          <w:sz w:val="24"/>
        </w:rPr>
        <w:t xml:space="preserve">Concurrent treatment with corticosteroids, non-steroidal anti-inflammatory drugs or symptomatic treatments (e.g. famotidine, maropitant) was allowed. </w:t>
      </w:r>
      <w:r w:rsidR="00BB643C" w:rsidRPr="00AF07E0">
        <w:rPr>
          <w:sz w:val="24"/>
        </w:rPr>
        <w:t>Tumour response was graded according to RECIST criteria</w:t>
      </w:r>
      <w:r w:rsidR="00BD0D63" w:rsidRPr="00AF07E0">
        <w:rPr>
          <w:sz w:val="24"/>
        </w:rPr>
        <w:t xml:space="preserve"> </w:t>
      </w:r>
      <w:r w:rsidR="00BD0D63" w:rsidRPr="00AF07E0">
        <w:rPr>
          <w:sz w:val="24"/>
        </w:rPr>
        <w:fldChar w:fldCharType="begin">
          <w:fldData xml:space="preserve">PEVuZE5vdGU+PENpdGU+PEF1dGhvcj5FaXNlbmhhdWVyPC9BdXRob3I+PFllYXI+MjAwOTwvWWVh
cj48UmVjTnVtPjIxPC9SZWNOdW0+PERpc3BsYXlUZXh0PigxMCk8L0Rpc3BsYXlUZXh0PjxyZWNv
cmQ+PHJlYy1udW1iZXI+MjE8L3JlYy1udW1iZXI+PGZvcmVpZ24ta2V5cz48a2V5IGFwcD0iRU4i
IGRiLWlkPSJ2enR3YTJ4YXN4ZXplbGV3NXhkcDl6c3U5YXNzcjV3ZHByMjIiPjIx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PC9hbHQtdGl0bGU+PC90aXRsZXM+PHBlcmlvZGlj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</w:fldData>
        </w:fldChar>
      </w:r>
      <w:r w:rsidR="00BD0D63" w:rsidRPr="00AF07E0">
        <w:rPr>
          <w:sz w:val="24"/>
        </w:rPr>
        <w:instrText xml:space="preserve"> ADDIN EN.CITE </w:instrText>
      </w:r>
      <w:r w:rsidR="00BD0D63" w:rsidRPr="00AF07E0">
        <w:rPr>
          <w:sz w:val="24"/>
        </w:rPr>
        <w:fldChar w:fldCharType="begin">
          <w:fldData xml:space="preserve">PEVuZE5vdGU+PENpdGU+PEF1dGhvcj5FaXNlbmhhdWVyPC9BdXRob3I+PFllYXI+MjAwOTwvWWVh
cj48UmVjTnVtPjIxPC9SZWNOdW0+PERpc3BsYXlUZXh0PigxMCk8L0Rpc3BsYXlUZXh0PjxyZWNv
cmQ+PHJlYy1udW1iZXI+MjE8L3JlYy1udW1iZXI+PGZvcmVpZ24ta2V5cz48a2V5IGFwcD0iRU4i
IGRiLWlkPSJ2enR3YTJ4YXN4ZXplbGV3NXhkcDl6c3U5YXNzcjV3ZHByMjIiPjIx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PC9hbHQtdGl0bGU+PC90aXRsZXM+PHBlcmlvZGlj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</w:fldData>
        </w:fldChar>
      </w:r>
      <w:r w:rsidR="00BD0D63" w:rsidRPr="00AF07E0">
        <w:rPr>
          <w:sz w:val="24"/>
        </w:rPr>
        <w:instrText xml:space="preserve"> ADDIN EN.CITE.DATA </w:instrText>
      </w:r>
      <w:r w:rsidR="00BD0D63" w:rsidRPr="00AF07E0">
        <w:rPr>
          <w:sz w:val="24"/>
        </w:rPr>
      </w:r>
      <w:r w:rsidR="00BD0D63" w:rsidRPr="00AF07E0">
        <w:rPr>
          <w:sz w:val="24"/>
        </w:rPr>
        <w:fldChar w:fldCharType="end"/>
      </w:r>
      <w:r w:rsidR="00BD0D63" w:rsidRPr="00AF07E0">
        <w:rPr>
          <w:sz w:val="24"/>
        </w:rPr>
      </w:r>
      <w:r w:rsidR="00BD0D63" w:rsidRPr="00AF07E0">
        <w:rPr>
          <w:sz w:val="24"/>
        </w:rPr>
        <w:fldChar w:fldCharType="separate"/>
      </w:r>
      <w:r w:rsidR="00BD0D63" w:rsidRPr="00AF07E0">
        <w:rPr>
          <w:noProof/>
          <w:sz w:val="24"/>
        </w:rPr>
        <w:t>(</w:t>
      </w:r>
      <w:hyperlink w:anchor="_ENREF_10" w:tooltip="Eisenhauer, 2009 #21" w:history="1">
        <w:r w:rsidR="00BD0D63" w:rsidRPr="00AF07E0">
          <w:rPr>
            <w:noProof/>
            <w:sz w:val="24"/>
          </w:rPr>
          <w:t>10</w:t>
        </w:r>
      </w:hyperlink>
      <w:r w:rsidR="00BD0D63" w:rsidRPr="00AF07E0">
        <w:rPr>
          <w:noProof/>
          <w:sz w:val="24"/>
        </w:rPr>
        <w:t>)</w:t>
      </w:r>
      <w:r w:rsidR="00BD0D63" w:rsidRPr="00AF07E0">
        <w:rPr>
          <w:sz w:val="24"/>
        </w:rPr>
        <w:fldChar w:fldCharType="end"/>
      </w:r>
      <w:r w:rsidR="00BB643C" w:rsidRPr="00AF07E0">
        <w:rPr>
          <w:sz w:val="24"/>
        </w:rPr>
        <w:t xml:space="preserve"> where possible</w:t>
      </w:r>
      <w:r w:rsidR="004668EC" w:rsidRPr="00AF07E0">
        <w:rPr>
          <w:sz w:val="24"/>
        </w:rPr>
        <w:t>, based on measureable cutaneous or oral lesions (complete restaging was not performed</w:t>
      </w:r>
      <w:r w:rsidR="00246F6E" w:rsidRPr="00AF07E0">
        <w:rPr>
          <w:sz w:val="24"/>
        </w:rPr>
        <w:t xml:space="preserve"> in every case</w:t>
      </w:r>
      <w:r w:rsidR="004668EC" w:rsidRPr="00AF07E0">
        <w:rPr>
          <w:sz w:val="24"/>
        </w:rPr>
        <w:t>)</w:t>
      </w:r>
      <w:r w:rsidR="00BB643C" w:rsidRPr="00AF07E0">
        <w:rPr>
          <w:sz w:val="24"/>
        </w:rPr>
        <w:t xml:space="preserve">. Response was classified as either complete or partial. Stable disease </w:t>
      </w:r>
      <w:r w:rsidR="00246F6E" w:rsidRPr="00AF07E0">
        <w:rPr>
          <w:sz w:val="24"/>
        </w:rPr>
        <w:t>(</w:t>
      </w:r>
      <w:r w:rsidR="008A1F1B" w:rsidRPr="00AF07E0">
        <w:rPr>
          <w:sz w:val="24"/>
        </w:rPr>
        <w:t>of</w:t>
      </w:r>
      <w:r w:rsidR="00246F6E" w:rsidRPr="00AF07E0">
        <w:rPr>
          <w:sz w:val="24"/>
        </w:rPr>
        <w:t xml:space="preserve"> duration of four or more weeks) </w:t>
      </w:r>
      <w:r w:rsidR="00BB643C" w:rsidRPr="00AF07E0">
        <w:rPr>
          <w:sz w:val="24"/>
        </w:rPr>
        <w:t xml:space="preserve">was also considered a response, in line with previous studies reporting response </w:t>
      </w:r>
      <w:r w:rsidR="0053482C" w:rsidRPr="00AF07E0">
        <w:rPr>
          <w:sz w:val="24"/>
        </w:rPr>
        <w:t xml:space="preserve">to </w:t>
      </w:r>
      <w:r w:rsidR="00BB643C" w:rsidRPr="00AF07E0">
        <w:rPr>
          <w:sz w:val="24"/>
        </w:rPr>
        <w:t>tyrosine kinase inhibitors</w:t>
      </w:r>
      <w:r w:rsidR="00246F6E" w:rsidRPr="00AF07E0">
        <w:rPr>
          <w:sz w:val="24"/>
        </w:rPr>
        <w:t xml:space="preserve"> and RECIST criteria</w:t>
      </w:r>
      <w:r w:rsidR="00266F9E" w:rsidRPr="00AF07E0">
        <w:rPr>
          <w:sz w:val="24"/>
        </w:rPr>
        <w:t xml:space="preserve"> </w:t>
      </w:r>
      <w:r w:rsidR="007D28BC" w:rsidRPr="00AF07E0">
        <w:rPr>
          <w:sz w:val="24"/>
        </w:rPr>
        <w:fldChar w:fldCharType="begin">
          <w:fldData xml:space="preserve">PEVuZE5vdGU+PENpdGU+PEF1dGhvcj5CZXJuYWJlPC9BdXRob3I+PFllYXI+MjAxMzwvWWVhcj48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</w:fldData>
        </w:fldChar>
      </w:r>
      <w:r w:rsidR="00793E89" w:rsidRPr="00AF07E0">
        <w:rPr>
          <w:sz w:val="24"/>
        </w:rPr>
        <w:instrText xml:space="preserve"> ADDIN EN.CITE </w:instrText>
      </w:r>
      <w:r w:rsidR="007D28BC" w:rsidRPr="00AF07E0">
        <w:rPr>
          <w:sz w:val="24"/>
        </w:rPr>
        <w:fldChar w:fldCharType="begin">
          <w:fldData xml:space="preserve">PEVuZE5vdGU+PENpdGU+PEF1dGhvcj5CZXJuYWJlPC9BdXRob3I+PFllYXI+MjAxMzwvWWVhcj48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5" w:tooltip="Bernabe, 2013 #2" w:history="1">
        <w:r w:rsidR="00BD0D63" w:rsidRPr="00AF07E0">
          <w:rPr>
            <w:noProof/>
            <w:sz w:val="24"/>
          </w:rPr>
          <w:t>5</w:t>
        </w:r>
      </w:hyperlink>
      <w:r w:rsidR="00793E89" w:rsidRPr="00AF07E0">
        <w:rPr>
          <w:noProof/>
          <w:sz w:val="24"/>
        </w:rPr>
        <w:t>)</w:t>
      </w:r>
      <w:r w:rsidR="007D28BC" w:rsidRPr="00AF07E0">
        <w:rPr>
          <w:sz w:val="24"/>
        </w:rPr>
        <w:fldChar w:fldCharType="end"/>
      </w:r>
      <w:r w:rsidR="00BB643C" w:rsidRPr="00AF07E0">
        <w:rPr>
          <w:sz w:val="24"/>
        </w:rPr>
        <w:t xml:space="preserve">. </w:t>
      </w:r>
    </w:p>
    <w:p w:rsidR="00BB643C" w:rsidRPr="00AF07E0" w:rsidRDefault="00BB643C" w:rsidP="00B465E9">
      <w:pPr>
        <w:spacing w:line="480" w:lineRule="auto"/>
        <w:jc w:val="both"/>
        <w:rPr>
          <w:sz w:val="24"/>
        </w:rPr>
      </w:pPr>
    </w:p>
    <w:p w:rsidR="00BB643C" w:rsidRPr="00AF07E0" w:rsidRDefault="00BB643C" w:rsidP="00B465E9">
      <w:pPr>
        <w:spacing w:line="480" w:lineRule="auto"/>
        <w:jc w:val="both"/>
        <w:rPr>
          <w:sz w:val="24"/>
          <w:u w:val="single"/>
        </w:rPr>
      </w:pPr>
      <w:r w:rsidRPr="00AF07E0">
        <w:rPr>
          <w:sz w:val="24"/>
          <w:u w:val="single"/>
        </w:rPr>
        <w:t>Results</w:t>
      </w:r>
    </w:p>
    <w:p w:rsidR="00BB643C" w:rsidRPr="00AF07E0" w:rsidRDefault="00BB643C" w:rsidP="00B465E9">
      <w:pPr>
        <w:spacing w:line="480" w:lineRule="auto"/>
        <w:jc w:val="both"/>
        <w:rPr>
          <w:sz w:val="24"/>
        </w:rPr>
      </w:pPr>
      <w:r w:rsidRPr="00AF07E0">
        <w:rPr>
          <w:sz w:val="24"/>
        </w:rPr>
        <w:t xml:space="preserve">The database search returned 18 cats that had received toceranib </w:t>
      </w:r>
      <w:r w:rsidR="008A1F1B" w:rsidRPr="00AF07E0">
        <w:rPr>
          <w:sz w:val="24"/>
        </w:rPr>
        <w:t>between January</w:t>
      </w:r>
      <w:r w:rsidR="009C461F" w:rsidRPr="00AF07E0">
        <w:rPr>
          <w:sz w:val="24"/>
        </w:rPr>
        <w:t xml:space="preserve"> </w:t>
      </w:r>
      <w:r w:rsidRPr="00AF07E0">
        <w:rPr>
          <w:sz w:val="24"/>
        </w:rPr>
        <w:t>2009 and June 2015. Of these, four were excluded; three cats had rapid</w:t>
      </w:r>
      <w:r w:rsidR="004B4FE3" w:rsidRPr="00AF07E0">
        <w:rPr>
          <w:sz w:val="24"/>
        </w:rPr>
        <w:t>ly</w:t>
      </w:r>
      <w:r w:rsidRPr="00AF07E0">
        <w:rPr>
          <w:sz w:val="24"/>
        </w:rPr>
        <w:t xml:space="preserve"> progressive </w:t>
      </w:r>
      <w:r w:rsidRPr="00AF07E0">
        <w:rPr>
          <w:sz w:val="24"/>
        </w:rPr>
        <w:lastRenderedPageBreak/>
        <w:t xml:space="preserve">disease and no follow up while the fourth had significant gastrointestinal signs prior to the onset of therapy. Fourteen cats were therefore available for analysis. The majority (12/14) were domestic breeds with one Ragdoll and one Maine </w:t>
      </w:r>
      <w:proofErr w:type="spellStart"/>
      <w:r w:rsidRPr="00AF07E0">
        <w:rPr>
          <w:sz w:val="24"/>
        </w:rPr>
        <w:t>Coone</w:t>
      </w:r>
      <w:proofErr w:type="spellEnd"/>
      <w:r w:rsidRPr="00AF07E0">
        <w:rPr>
          <w:sz w:val="24"/>
        </w:rPr>
        <w:t>.  Median age at on</w:t>
      </w:r>
      <w:r w:rsidR="00181149" w:rsidRPr="00AF07E0">
        <w:rPr>
          <w:sz w:val="24"/>
        </w:rPr>
        <w:t>set of toceranib therapy was 120.5</w:t>
      </w:r>
      <w:r w:rsidRPr="00AF07E0">
        <w:rPr>
          <w:sz w:val="24"/>
        </w:rPr>
        <w:t xml:space="preserve"> months (range 44-204).  A range of neo</w:t>
      </w:r>
      <w:r w:rsidR="00087B0F" w:rsidRPr="00AF07E0">
        <w:rPr>
          <w:sz w:val="24"/>
        </w:rPr>
        <w:t>plasms were represented (table 2</w:t>
      </w:r>
      <w:r w:rsidRPr="00AF07E0">
        <w:rPr>
          <w:sz w:val="24"/>
        </w:rPr>
        <w:t xml:space="preserve">) although </w:t>
      </w:r>
      <w:r w:rsidR="004668EC" w:rsidRPr="00AF07E0">
        <w:rPr>
          <w:sz w:val="24"/>
        </w:rPr>
        <w:t>most</w:t>
      </w:r>
      <w:r w:rsidR="00043A5D" w:rsidRPr="00AF07E0">
        <w:rPr>
          <w:sz w:val="24"/>
        </w:rPr>
        <w:t xml:space="preserve"> </w:t>
      </w:r>
      <w:r w:rsidRPr="00AF07E0">
        <w:rPr>
          <w:sz w:val="24"/>
        </w:rPr>
        <w:t xml:space="preserve">were either of mast cell or epithelial origin. The majority </w:t>
      </w:r>
      <w:r w:rsidR="00F406CE" w:rsidRPr="008F05EA">
        <w:rPr>
          <w:sz w:val="24"/>
        </w:rPr>
        <w:t>(13/14)</w:t>
      </w:r>
      <w:r w:rsidR="00F406CE">
        <w:rPr>
          <w:sz w:val="24"/>
        </w:rPr>
        <w:t xml:space="preserve"> </w:t>
      </w:r>
      <w:r w:rsidRPr="00AF07E0">
        <w:rPr>
          <w:sz w:val="24"/>
        </w:rPr>
        <w:t xml:space="preserve">of the cats </w:t>
      </w:r>
      <w:r w:rsidR="00043A5D" w:rsidRPr="00AF07E0">
        <w:rPr>
          <w:sz w:val="24"/>
        </w:rPr>
        <w:t xml:space="preserve">had </w:t>
      </w:r>
      <w:r w:rsidRPr="00AF07E0">
        <w:rPr>
          <w:sz w:val="24"/>
        </w:rPr>
        <w:t>received at least one form of previous treatment including surgery, radiotherapy and/or chemotherapy</w:t>
      </w:r>
      <w:r w:rsidR="004668EC" w:rsidRPr="00AF07E0">
        <w:rPr>
          <w:sz w:val="24"/>
        </w:rPr>
        <w:t>, and had advanced disease (disseminated or metastatic disease) at the time of starting treatment</w:t>
      </w:r>
      <w:r w:rsidR="00EC2E20" w:rsidRPr="00AF07E0">
        <w:rPr>
          <w:sz w:val="24"/>
        </w:rPr>
        <w:t xml:space="preserve"> (see table 1)</w:t>
      </w:r>
      <w:r w:rsidR="004668EC" w:rsidRPr="00AF07E0">
        <w:rPr>
          <w:sz w:val="24"/>
        </w:rPr>
        <w:t>.</w:t>
      </w:r>
    </w:p>
    <w:p w:rsidR="00BB643C" w:rsidRPr="00AF07E0" w:rsidRDefault="00BB643C" w:rsidP="00B465E9">
      <w:pPr>
        <w:spacing w:line="480" w:lineRule="auto"/>
        <w:jc w:val="both"/>
        <w:rPr>
          <w:sz w:val="24"/>
        </w:rPr>
      </w:pPr>
      <w:r w:rsidRPr="00AF07E0">
        <w:rPr>
          <w:sz w:val="24"/>
        </w:rPr>
        <w:t>The median dose of toceranib administered was 2.7</w:t>
      </w:r>
      <w:r w:rsidR="00181149" w:rsidRPr="00AF07E0">
        <w:rPr>
          <w:sz w:val="24"/>
        </w:rPr>
        <w:t>8</w:t>
      </w:r>
      <w:r w:rsidRPr="00AF07E0">
        <w:rPr>
          <w:sz w:val="24"/>
        </w:rPr>
        <w:t xml:space="preserve">mg/kg (range 1.9-3.8). All but one of the cats received toceranib on a Monday-Wednesday-Friday basis; the remaining cat received the drug twice weekly due to its small size and concern regarding overdose. The median </w:t>
      </w:r>
      <w:r w:rsidR="00181149" w:rsidRPr="00AF07E0">
        <w:rPr>
          <w:sz w:val="24"/>
        </w:rPr>
        <w:t>duration of therapy in all cats was 40</w:t>
      </w:r>
      <w:r w:rsidRPr="00AF07E0">
        <w:rPr>
          <w:sz w:val="24"/>
        </w:rPr>
        <w:t xml:space="preserve"> days (range 14-570). </w:t>
      </w:r>
      <w:r w:rsidR="003736E0" w:rsidRPr="00AF07E0">
        <w:rPr>
          <w:sz w:val="24"/>
        </w:rPr>
        <w:t>Nine out o</w:t>
      </w:r>
      <w:r w:rsidR="00B3577A" w:rsidRPr="00AF07E0">
        <w:rPr>
          <w:sz w:val="24"/>
        </w:rPr>
        <w:t xml:space="preserve">f fourteen cats received some form of concurrent treatment: eight cats were also treated with prednisolone on non toceranib days and one cat received meloxicam </w:t>
      </w:r>
      <w:r w:rsidR="009D4D67" w:rsidRPr="00AF07E0">
        <w:rPr>
          <w:sz w:val="24"/>
        </w:rPr>
        <w:t>(</w:t>
      </w:r>
      <w:proofErr w:type="spellStart"/>
      <w:r w:rsidR="009D4D67" w:rsidRPr="00AF07E0">
        <w:rPr>
          <w:sz w:val="24"/>
        </w:rPr>
        <w:t>Metacam</w:t>
      </w:r>
      <w:proofErr w:type="spellEnd"/>
      <w:r w:rsidR="009D4D67" w:rsidRPr="00AF07E0">
        <w:rPr>
          <w:sz w:val="24"/>
        </w:rPr>
        <w:t xml:space="preserve">, </w:t>
      </w:r>
      <w:proofErr w:type="spellStart"/>
      <w:r w:rsidR="009D4D67" w:rsidRPr="00AF07E0">
        <w:rPr>
          <w:sz w:val="24"/>
        </w:rPr>
        <w:t>Boe</w:t>
      </w:r>
      <w:r w:rsidR="00C563EE" w:rsidRPr="00AF07E0">
        <w:rPr>
          <w:sz w:val="24"/>
        </w:rPr>
        <w:t>hringer</w:t>
      </w:r>
      <w:proofErr w:type="spellEnd"/>
      <w:r w:rsidR="00C563EE" w:rsidRPr="00AF07E0">
        <w:rPr>
          <w:sz w:val="24"/>
        </w:rPr>
        <w:t xml:space="preserve"> </w:t>
      </w:r>
      <w:proofErr w:type="spellStart"/>
      <w:r w:rsidR="00C563EE" w:rsidRPr="00AF07E0">
        <w:rPr>
          <w:sz w:val="24"/>
        </w:rPr>
        <w:t>Ingelheim</w:t>
      </w:r>
      <w:proofErr w:type="spellEnd"/>
      <w:r w:rsidR="00C563EE" w:rsidRPr="00AF07E0">
        <w:rPr>
          <w:sz w:val="24"/>
        </w:rPr>
        <w:t>)</w:t>
      </w:r>
      <w:r w:rsidR="009D4D67" w:rsidRPr="00AF07E0">
        <w:rPr>
          <w:sz w:val="24"/>
        </w:rPr>
        <w:t xml:space="preserve"> </w:t>
      </w:r>
      <w:r w:rsidR="00B3577A" w:rsidRPr="00AF07E0">
        <w:rPr>
          <w:sz w:val="24"/>
        </w:rPr>
        <w:t>on the non toceranib days. All of the cats receiving concurrent prednisolone had mast cell disease, and all of the</w:t>
      </w:r>
      <w:r w:rsidR="0090726B" w:rsidRPr="00AF07E0">
        <w:rPr>
          <w:sz w:val="24"/>
        </w:rPr>
        <w:t>se</w:t>
      </w:r>
      <w:r w:rsidR="00B3577A" w:rsidRPr="00AF07E0">
        <w:rPr>
          <w:sz w:val="24"/>
        </w:rPr>
        <w:t xml:space="preserve"> cats had previously received prednisolone prior to starting toceranib. </w:t>
      </w:r>
    </w:p>
    <w:p w:rsidR="00BB643C" w:rsidRPr="00AF07E0" w:rsidRDefault="00BB643C" w:rsidP="00B948F5">
      <w:pPr>
        <w:spacing w:line="480" w:lineRule="auto"/>
        <w:jc w:val="both"/>
        <w:rPr>
          <w:sz w:val="24"/>
        </w:rPr>
      </w:pPr>
      <w:r w:rsidRPr="00AF07E0">
        <w:rPr>
          <w:sz w:val="24"/>
        </w:rPr>
        <w:lastRenderedPageBreak/>
        <w:t xml:space="preserve">Ten out of fourteen cats exhibited some form of toxicity during treatment. </w:t>
      </w:r>
      <w:r w:rsidR="00D0086F" w:rsidRPr="00AF07E0">
        <w:rPr>
          <w:sz w:val="24"/>
        </w:rPr>
        <w:t>Mild h</w:t>
      </w:r>
      <w:r w:rsidRPr="00AF07E0">
        <w:rPr>
          <w:sz w:val="24"/>
        </w:rPr>
        <w:t>aematological changes were seen in five cats</w:t>
      </w:r>
      <w:r w:rsidR="00D0086F" w:rsidRPr="00AF07E0">
        <w:rPr>
          <w:sz w:val="24"/>
        </w:rPr>
        <w:t>. Four cats had</w:t>
      </w:r>
      <w:r w:rsidRPr="00AF07E0">
        <w:rPr>
          <w:sz w:val="24"/>
        </w:rPr>
        <w:t xml:space="preserve"> VCOG grade 1 neutropenia (</w:t>
      </w:r>
      <w:r w:rsidR="00087B0F" w:rsidRPr="00AF07E0">
        <w:rPr>
          <w:sz w:val="24"/>
        </w:rPr>
        <w:t>table 1</w:t>
      </w:r>
      <w:r w:rsidRPr="00AF07E0">
        <w:rPr>
          <w:sz w:val="24"/>
        </w:rPr>
        <w:t xml:space="preserve">) </w:t>
      </w:r>
      <w:r w:rsidR="00D0086F" w:rsidRPr="00AF07E0">
        <w:rPr>
          <w:sz w:val="24"/>
        </w:rPr>
        <w:t>while two cats had</w:t>
      </w:r>
      <w:r w:rsidRPr="00AF07E0">
        <w:rPr>
          <w:sz w:val="24"/>
        </w:rPr>
        <w:t xml:space="preserve"> </w:t>
      </w:r>
      <w:r w:rsidR="00F1711E" w:rsidRPr="00AF07E0">
        <w:rPr>
          <w:sz w:val="24"/>
        </w:rPr>
        <w:t>mild</w:t>
      </w:r>
      <w:r w:rsidRPr="00AF07E0">
        <w:rPr>
          <w:sz w:val="24"/>
        </w:rPr>
        <w:t xml:space="preserve"> </w:t>
      </w:r>
      <w:proofErr w:type="spellStart"/>
      <w:r w:rsidRPr="00AF07E0">
        <w:rPr>
          <w:sz w:val="24"/>
        </w:rPr>
        <w:t>lymphopenia</w:t>
      </w:r>
      <w:proofErr w:type="spellEnd"/>
      <w:r w:rsidRPr="00AF07E0">
        <w:rPr>
          <w:sz w:val="24"/>
        </w:rPr>
        <w:t xml:space="preserve"> (</w:t>
      </w:r>
      <w:r w:rsidR="00D0086F" w:rsidRPr="00AF07E0">
        <w:rPr>
          <w:sz w:val="24"/>
        </w:rPr>
        <w:t>ranges of 0.3 - 0.6x10</w:t>
      </w:r>
      <w:r w:rsidR="00D0086F" w:rsidRPr="00AF07E0">
        <w:rPr>
          <w:sz w:val="24"/>
          <w:vertAlign w:val="superscript"/>
        </w:rPr>
        <w:t>9</w:t>
      </w:r>
      <w:r w:rsidR="00D0086F" w:rsidRPr="00AF07E0">
        <w:rPr>
          <w:sz w:val="24"/>
        </w:rPr>
        <w:t xml:space="preserve">/L, reference 1.5-7). One of these cats had persistent </w:t>
      </w:r>
      <w:proofErr w:type="spellStart"/>
      <w:r w:rsidR="00D0086F" w:rsidRPr="00AF07E0">
        <w:rPr>
          <w:sz w:val="24"/>
        </w:rPr>
        <w:t>lymphopenia</w:t>
      </w:r>
      <w:proofErr w:type="spellEnd"/>
      <w:r w:rsidR="00D0086F" w:rsidRPr="00AF07E0">
        <w:rPr>
          <w:sz w:val="24"/>
        </w:rPr>
        <w:t xml:space="preserve"> for 2 months and also had an episode of neutropenia. </w:t>
      </w:r>
      <w:r w:rsidRPr="00AF07E0">
        <w:rPr>
          <w:sz w:val="24"/>
        </w:rPr>
        <w:t>Biochemical changes were seen in five cats. Elevations in liver enzymes were seen in three individuals – one cat had a VCOG grade 1</w:t>
      </w:r>
      <w:r w:rsidR="00087B0F" w:rsidRPr="00AF07E0">
        <w:rPr>
          <w:sz w:val="24"/>
        </w:rPr>
        <w:t xml:space="preserve"> </w:t>
      </w:r>
      <w:r w:rsidRPr="00AF07E0">
        <w:rPr>
          <w:sz w:val="24"/>
        </w:rPr>
        <w:t xml:space="preserve">increase in </w:t>
      </w:r>
      <w:r w:rsidR="00294E11" w:rsidRPr="00AF07E0">
        <w:rPr>
          <w:sz w:val="24"/>
        </w:rPr>
        <w:t>alkaline phosphatase</w:t>
      </w:r>
      <w:r w:rsidRPr="00AF07E0">
        <w:rPr>
          <w:sz w:val="24"/>
        </w:rPr>
        <w:t xml:space="preserve"> </w:t>
      </w:r>
      <w:r w:rsidR="00294E11" w:rsidRPr="00AF07E0">
        <w:rPr>
          <w:sz w:val="24"/>
        </w:rPr>
        <w:t xml:space="preserve">(ALP) </w:t>
      </w:r>
      <w:r w:rsidRPr="00AF07E0">
        <w:rPr>
          <w:sz w:val="24"/>
        </w:rPr>
        <w:t>while more significantly two cats demonstrated VCOG grade 4 elev</w:t>
      </w:r>
      <w:r w:rsidR="00294E11" w:rsidRPr="00AF07E0">
        <w:rPr>
          <w:sz w:val="24"/>
        </w:rPr>
        <w:t xml:space="preserve">ation </w:t>
      </w:r>
      <w:r w:rsidR="001F0E8B" w:rsidRPr="00AF07E0">
        <w:rPr>
          <w:sz w:val="24"/>
        </w:rPr>
        <w:t xml:space="preserve">(i.e. a more than twofold increase compared to the upper reference value) </w:t>
      </w:r>
      <w:r w:rsidR="00294E11" w:rsidRPr="00AF07E0">
        <w:rPr>
          <w:sz w:val="24"/>
        </w:rPr>
        <w:t xml:space="preserve">in alanine </w:t>
      </w:r>
      <w:proofErr w:type="spellStart"/>
      <w:r w:rsidR="00294E11" w:rsidRPr="00AF07E0">
        <w:rPr>
          <w:sz w:val="24"/>
        </w:rPr>
        <w:t>transanimase</w:t>
      </w:r>
      <w:proofErr w:type="spellEnd"/>
      <w:r w:rsidR="00294E11" w:rsidRPr="00AF07E0">
        <w:rPr>
          <w:sz w:val="24"/>
        </w:rPr>
        <w:t xml:space="preserve"> (ALT).</w:t>
      </w:r>
      <w:r w:rsidRPr="00AF07E0">
        <w:rPr>
          <w:sz w:val="24"/>
        </w:rPr>
        <w:t xml:space="preserve"> In these cats toceranib therapy was disconti</w:t>
      </w:r>
      <w:r w:rsidR="0090726B" w:rsidRPr="00AF07E0">
        <w:rPr>
          <w:sz w:val="24"/>
        </w:rPr>
        <w:t>nued but ALT remained elevated</w:t>
      </w:r>
      <w:r w:rsidR="008A1F1B" w:rsidRPr="00AF07E0">
        <w:rPr>
          <w:sz w:val="24"/>
        </w:rPr>
        <w:t>:</w:t>
      </w:r>
      <w:r w:rsidR="0090726B" w:rsidRPr="00AF07E0">
        <w:rPr>
          <w:sz w:val="24"/>
        </w:rPr>
        <w:t xml:space="preserve"> however neither cat demonstrated clinical signs of a hepatopathy. </w:t>
      </w:r>
      <w:r w:rsidRPr="00AF07E0">
        <w:rPr>
          <w:sz w:val="24"/>
        </w:rPr>
        <w:t xml:space="preserve">Two </w:t>
      </w:r>
      <w:proofErr w:type="gramStart"/>
      <w:r w:rsidRPr="00AF07E0">
        <w:rPr>
          <w:sz w:val="24"/>
        </w:rPr>
        <w:t>cats</w:t>
      </w:r>
      <w:proofErr w:type="gramEnd"/>
      <w:r w:rsidRPr="00AF07E0">
        <w:rPr>
          <w:sz w:val="24"/>
        </w:rPr>
        <w:t xml:space="preserve"> demonstrated </w:t>
      </w:r>
      <w:r w:rsidR="001E0AE2" w:rsidRPr="00AF07E0">
        <w:rPr>
          <w:sz w:val="24"/>
        </w:rPr>
        <w:t xml:space="preserve">transient </w:t>
      </w:r>
      <w:r w:rsidRPr="00AF07E0">
        <w:rPr>
          <w:sz w:val="24"/>
        </w:rPr>
        <w:t>elevations in kidney parameters – one cat had VCOG grade 1 elevation in urea while the other cat had a VCOG grade 1</w:t>
      </w:r>
      <w:r w:rsidR="00D0086F" w:rsidRPr="00AF07E0">
        <w:rPr>
          <w:sz w:val="24"/>
        </w:rPr>
        <w:t xml:space="preserve"> </w:t>
      </w:r>
      <w:r w:rsidRPr="00AF07E0">
        <w:rPr>
          <w:sz w:val="24"/>
        </w:rPr>
        <w:t>increase in creatinine.</w:t>
      </w:r>
      <w:r w:rsidR="001E0AE2" w:rsidRPr="00AF07E0">
        <w:rPr>
          <w:sz w:val="24"/>
        </w:rPr>
        <w:t xml:space="preserve"> No urinalysis was available and</w:t>
      </w:r>
      <w:r w:rsidRPr="00AF07E0">
        <w:rPr>
          <w:sz w:val="24"/>
        </w:rPr>
        <w:t xml:space="preserve"> </w:t>
      </w:r>
      <w:r w:rsidR="001E0AE2" w:rsidRPr="00AF07E0">
        <w:rPr>
          <w:sz w:val="24"/>
        </w:rPr>
        <w:t>i</w:t>
      </w:r>
      <w:r w:rsidRPr="00AF07E0">
        <w:rPr>
          <w:sz w:val="24"/>
        </w:rPr>
        <w:t>n both cats the parameters returned to normal without intervention.  Gastro-intestinal toxicity was observed in five cats as follows; one episode of VCOG grade 2 vomiting</w:t>
      </w:r>
      <w:r w:rsidR="00294E11" w:rsidRPr="00AF07E0">
        <w:rPr>
          <w:sz w:val="24"/>
        </w:rPr>
        <w:t xml:space="preserve"> in one cat</w:t>
      </w:r>
      <w:r w:rsidRPr="00AF07E0">
        <w:rPr>
          <w:sz w:val="24"/>
        </w:rPr>
        <w:t xml:space="preserve"> which necessitated a treatment break; </w:t>
      </w:r>
      <w:r w:rsidR="00532431" w:rsidRPr="00AF07E0">
        <w:rPr>
          <w:sz w:val="24"/>
        </w:rPr>
        <w:t xml:space="preserve">two </w:t>
      </w:r>
      <w:r w:rsidR="00294E11" w:rsidRPr="00AF07E0">
        <w:rPr>
          <w:sz w:val="24"/>
        </w:rPr>
        <w:t xml:space="preserve">individual </w:t>
      </w:r>
      <w:r w:rsidRPr="00AF07E0">
        <w:rPr>
          <w:sz w:val="24"/>
        </w:rPr>
        <w:t>episode</w:t>
      </w:r>
      <w:r w:rsidR="00532431" w:rsidRPr="00AF07E0">
        <w:rPr>
          <w:sz w:val="24"/>
        </w:rPr>
        <w:t>s</w:t>
      </w:r>
      <w:r w:rsidRPr="00AF07E0">
        <w:rPr>
          <w:sz w:val="24"/>
        </w:rPr>
        <w:t xml:space="preserve"> of VCOG grade 1 diarrhoea</w:t>
      </w:r>
      <w:r w:rsidR="00294E11" w:rsidRPr="00AF07E0">
        <w:rPr>
          <w:sz w:val="24"/>
        </w:rPr>
        <w:t xml:space="preserve"> in two cats</w:t>
      </w:r>
      <w:r w:rsidRPr="00AF07E0">
        <w:rPr>
          <w:sz w:val="24"/>
        </w:rPr>
        <w:t xml:space="preserve">, intermittent VCOG grade 1 vomiting </w:t>
      </w:r>
      <w:r w:rsidR="00294E11" w:rsidRPr="00AF07E0">
        <w:rPr>
          <w:sz w:val="24"/>
        </w:rPr>
        <w:t xml:space="preserve">in one cat </w:t>
      </w:r>
      <w:r w:rsidRPr="00AF07E0">
        <w:rPr>
          <w:sz w:val="24"/>
        </w:rPr>
        <w:t>and gastro-intestinal ileus</w:t>
      </w:r>
      <w:r w:rsidR="00294E11" w:rsidRPr="00AF07E0">
        <w:rPr>
          <w:sz w:val="24"/>
        </w:rPr>
        <w:t xml:space="preserve"> in one cat</w:t>
      </w:r>
      <w:r w:rsidRPr="00AF07E0">
        <w:rPr>
          <w:sz w:val="24"/>
        </w:rPr>
        <w:t xml:space="preserve">. A further cat with an oral squamous cell carcinoma became anorexic although this was attributed to tumour progression rather than toceranib therapy. None of the </w:t>
      </w:r>
      <w:r w:rsidRPr="00AF07E0">
        <w:rPr>
          <w:sz w:val="24"/>
        </w:rPr>
        <w:lastRenderedPageBreak/>
        <w:t xml:space="preserve">toxicities recorded required hospitalisation and the gastrointestinal toxicities were managed symptomatically. </w:t>
      </w:r>
      <w:r w:rsidR="00294E11" w:rsidRPr="00AF07E0">
        <w:rPr>
          <w:sz w:val="24"/>
        </w:rPr>
        <w:t xml:space="preserve">None of the cats experienced concurrent vomiting and diarrhoea. </w:t>
      </w:r>
      <w:r w:rsidRPr="00AF07E0">
        <w:rPr>
          <w:sz w:val="24"/>
        </w:rPr>
        <w:t>One of the cats developed VCOG grade 1 alopecia</w:t>
      </w:r>
      <w:r w:rsidR="00532431" w:rsidRPr="00AF07E0">
        <w:rPr>
          <w:sz w:val="24"/>
        </w:rPr>
        <w:t xml:space="preserve"> which did not require alteration of treatment</w:t>
      </w:r>
      <w:r w:rsidRPr="00AF07E0">
        <w:rPr>
          <w:sz w:val="24"/>
        </w:rPr>
        <w:t xml:space="preserve">. Furthermore an additional cat developed congestive heart failure after 90 days of treatment and was euthanized. </w:t>
      </w:r>
    </w:p>
    <w:p w:rsidR="00BB643C" w:rsidRPr="00AF07E0" w:rsidRDefault="00BB643C" w:rsidP="00B465E9">
      <w:pPr>
        <w:spacing w:line="480" w:lineRule="auto"/>
        <w:jc w:val="both"/>
        <w:rPr>
          <w:sz w:val="24"/>
        </w:rPr>
      </w:pPr>
      <w:r w:rsidRPr="00AF07E0">
        <w:rPr>
          <w:sz w:val="24"/>
        </w:rPr>
        <w:t xml:space="preserve">In terms of response to therapy, only one cat achieved a complete response (CR). Two of the cats achieved a partial response (PR) while five cats achieved stable disease (SD), leading to an overall biological response of 8/14 (57.1%). </w:t>
      </w:r>
      <w:r w:rsidR="008C1378" w:rsidRPr="00AF07E0">
        <w:rPr>
          <w:sz w:val="24"/>
        </w:rPr>
        <w:t xml:space="preserve">One cat was censored as it was alive at time of analysis. Overall the median duration of response was 90 days (range 14-570). </w:t>
      </w:r>
      <w:r w:rsidRPr="00AF07E0">
        <w:rPr>
          <w:sz w:val="24"/>
        </w:rPr>
        <w:t xml:space="preserve">The three cats that either achieved CR or PR were all undergoing treatment for mast cell disease.  The three cats receiving toceranib for squamous cell carcinoma did not show a response to therapy. </w:t>
      </w:r>
      <w:r w:rsidR="004668EC" w:rsidRPr="00AF07E0">
        <w:rPr>
          <w:sz w:val="24"/>
        </w:rPr>
        <w:t xml:space="preserve"> </w:t>
      </w:r>
    </w:p>
    <w:p w:rsidR="00BB643C" w:rsidRPr="00AF07E0" w:rsidRDefault="00BB643C" w:rsidP="00B465E9">
      <w:pPr>
        <w:spacing w:line="480" w:lineRule="auto"/>
        <w:jc w:val="both"/>
        <w:rPr>
          <w:sz w:val="24"/>
          <w:u w:val="single"/>
        </w:rPr>
      </w:pPr>
      <w:r w:rsidRPr="00AF07E0">
        <w:rPr>
          <w:sz w:val="24"/>
          <w:u w:val="single"/>
        </w:rPr>
        <w:t>Discussion</w:t>
      </w:r>
    </w:p>
    <w:p w:rsidR="00BB643C" w:rsidRPr="00AF07E0" w:rsidRDefault="00BB643C" w:rsidP="00B465E9">
      <w:pPr>
        <w:spacing w:line="480" w:lineRule="auto"/>
        <w:jc w:val="both"/>
        <w:rPr>
          <w:sz w:val="24"/>
        </w:rPr>
      </w:pPr>
      <w:r w:rsidRPr="00AF07E0">
        <w:rPr>
          <w:sz w:val="24"/>
        </w:rPr>
        <w:t xml:space="preserve">This retrospective study identified a group of cats with advanced neoplastic disease that were treated with toceranib phosphate. The median dose prescribed correlated well with that previously reported to be effective in dogs </w:t>
      </w:r>
      <w:r w:rsidR="007D28BC" w:rsidRPr="00AF07E0">
        <w:rPr>
          <w:sz w:val="24"/>
        </w:rPr>
        <w:fldChar w:fldCharType="begin">
          <w:fldData xml:space="preserve">PEVuZE5vdGU+PENpdGU+PEF1dGhvcj5CZXJuYWJlPC9BdXRob3I+PFllYXI+MjAxMzwvWWVhcj48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</w:fldData>
        </w:fldChar>
      </w:r>
      <w:r w:rsidR="00793E89" w:rsidRPr="00AF07E0">
        <w:rPr>
          <w:sz w:val="24"/>
        </w:rPr>
        <w:instrText xml:space="preserve"> ADDIN EN.CITE </w:instrText>
      </w:r>
      <w:r w:rsidR="007D28BC" w:rsidRPr="00AF07E0">
        <w:rPr>
          <w:sz w:val="24"/>
        </w:rPr>
        <w:fldChar w:fldCharType="begin">
          <w:fldData xml:space="preserve">PEVuZE5vdGU+PENpdGU+PEF1dGhvcj5CZXJuYWJlPC9BdXRob3I+PFllYXI+MjAxMzwvWWVhcj48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5" w:tooltip="Bernabe, 2013 #2" w:history="1">
        <w:r w:rsidR="00BD0D63" w:rsidRPr="00AF07E0">
          <w:rPr>
            <w:noProof/>
            <w:sz w:val="24"/>
          </w:rPr>
          <w:t>5</w:t>
        </w:r>
      </w:hyperlink>
      <w:r w:rsidR="00793E89" w:rsidRPr="00AF07E0">
        <w:rPr>
          <w:noProof/>
          <w:sz w:val="24"/>
        </w:rPr>
        <w:t>)</w:t>
      </w:r>
      <w:r w:rsidR="007D28BC" w:rsidRPr="00AF07E0">
        <w:rPr>
          <w:sz w:val="24"/>
        </w:rPr>
        <w:fldChar w:fldCharType="end"/>
      </w:r>
      <w:r w:rsidRPr="00AF07E0">
        <w:rPr>
          <w:sz w:val="24"/>
        </w:rPr>
        <w:t xml:space="preserve">. As with many canine patients treated with toceranib, the majority of these cats had already received multi-modal therapy including surgery, radiotherapy and previous cytotoxic chemotherapy. </w:t>
      </w:r>
    </w:p>
    <w:p w:rsidR="004668EC" w:rsidRPr="00AF07E0" w:rsidRDefault="00BB643C" w:rsidP="00B465E9">
      <w:pPr>
        <w:spacing w:line="480" w:lineRule="auto"/>
        <w:jc w:val="both"/>
        <w:rPr>
          <w:sz w:val="24"/>
        </w:rPr>
      </w:pPr>
      <w:r w:rsidRPr="00AF07E0">
        <w:rPr>
          <w:sz w:val="24"/>
        </w:rPr>
        <w:lastRenderedPageBreak/>
        <w:t xml:space="preserve">The toxicity profile of the cats treated in this study is similar to that previously reported for dogs using a similar dose of toceranib </w:t>
      </w:r>
      <w:r w:rsidR="007D28BC" w:rsidRPr="00AF07E0">
        <w:rPr>
          <w:sz w:val="24"/>
        </w:rPr>
        <w:fldChar w:fldCharType="begin">
          <w:fldData xml:space="preserve">PEVuZE5vdGU+PENpdGU+PEF1dGhvcj5CZXJuYWJlPC9BdXRob3I+PFllYXI+MjAxMzwvWWVhcj48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</w:fldData>
        </w:fldChar>
      </w:r>
      <w:r w:rsidR="00793E89" w:rsidRPr="00AF07E0">
        <w:rPr>
          <w:sz w:val="24"/>
        </w:rPr>
        <w:instrText xml:space="preserve"> ADDIN EN.CITE </w:instrText>
      </w:r>
      <w:r w:rsidR="007D28BC" w:rsidRPr="00AF07E0">
        <w:rPr>
          <w:sz w:val="24"/>
        </w:rPr>
        <w:fldChar w:fldCharType="begin">
          <w:fldData xml:space="preserve">PEVuZE5vdGU+PENpdGU+PEF1dGhvcj5CZXJuYWJlPC9BdXRob3I+PFllYXI+MjAxMzwvWWVhcj48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5" w:tooltip="Bernabe, 2013 #2" w:history="1">
        <w:r w:rsidR="00BD0D63" w:rsidRPr="00AF07E0">
          <w:rPr>
            <w:noProof/>
            <w:sz w:val="24"/>
          </w:rPr>
          <w:t>5</w:t>
        </w:r>
      </w:hyperlink>
      <w:r w:rsidR="00793E89" w:rsidRPr="00AF07E0">
        <w:rPr>
          <w:noProof/>
          <w:sz w:val="24"/>
        </w:rPr>
        <w:t>)</w:t>
      </w:r>
      <w:r w:rsidR="007D28BC" w:rsidRPr="00AF07E0">
        <w:rPr>
          <w:sz w:val="24"/>
        </w:rPr>
        <w:fldChar w:fldCharType="end"/>
      </w:r>
      <w:r w:rsidRPr="00AF07E0">
        <w:rPr>
          <w:sz w:val="24"/>
        </w:rPr>
        <w:t xml:space="preserve">. The majority of events were mild (VCOG grade 1) neutropenia or gastro-intestinal upset which did not require hospitalisation or treatment delays. Of more concern were the two cats that developed VCOG grade 4 elevations in ALT although neither cat demonstrated clinical signs attributable to liver disease. Although mild increases in ALT have been reported in dogs </w:t>
      </w:r>
      <w:r w:rsidR="007D28BC" w:rsidRPr="00AF07E0">
        <w:rPr>
          <w:sz w:val="24"/>
        </w:rPr>
        <w:fldChar w:fldCharType="begin">
          <w:fldData xml:space="preserve">PEVuZE5vdGU+PENpdGU+PEF1dGhvcj5CZXJuYWJlPC9BdXRob3I+PFllYXI+MjAxMzwvWWVhcj48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</w:fldData>
        </w:fldChar>
      </w:r>
      <w:r w:rsidR="00793E89" w:rsidRPr="00AF07E0">
        <w:rPr>
          <w:sz w:val="24"/>
        </w:rPr>
        <w:instrText xml:space="preserve"> ADDIN EN.CITE </w:instrText>
      </w:r>
      <w:r w:rsidR="007D28BC" w:rsidRPr="00AF07E0">
        <w:rPr>
          <w:sz w:val="24"/>
        </w:rPr>
        <w:fldChar w:fldCharType="begin">
          <w:fldData xml:space="preserve">PEVuZE5vdGU+PENpdGU+PEF1dGhvcj5CZXJuYWJlPC9BdXRob3I+PFllYXI+MjAxMzwvWWVhcj48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4" w:tooltip="London, 2009 #3" w:history="1">
        <w:r w:rsidR="00BD0D63" w:rsidRPr="00AF07E0">
          <w:rPr>
            <w:noProof/>
            <w:sz w:val="24"/>
          </w:rPr>
          <w:t>4</w:t>
        </w:r>
      </w:hyperlink>
      <w:r w:rsidR="00793E89" w:rsidRPr="00AF07E0">
        <w:rPr>
          <w:noProof/>
          <w:sz w:val="24"/>
        </w:rPr>
        <w:t xml:space="preserve">, </w:t>
      </w:r>
      <w:hyperlink w:anchor="_ENREF_5" w:tooltip="Bernabe, 2013 #2" w:history="1">
        <w:r w:rsidR="00BD0D63" w:rsidRPr="00AF07E0">
          <w:rPr>
            <w:noProof/>
            <w:sz w:val="24"/>
          </w:rPr>
          <w:t>5</w:t>
        </w:r>
      </w:hyperlink>
      <w:r w:rsidR="00793E89" w:rsidRPr="00AF07E0">
        <w:rPr>
          <w:noProof/>
          <w:sz w:val="24"/>
        </w:rPr>
        <w:t>)</w:t>
      </w:r>
      <w:r w:rsidR="007D28BC" w:rsidRPr="00AF07E0">
        <w:rPr>
          <w:sz w:val="24"/>
        </w:rPr>
        <w:fldChar w:fldCharType="end"/>
      </w:r>
      <w:r w:rsidRPr="00AF07E0">
        <w:rPr>
          <w:sz w:val="24"/>
        </w:rPr>
        <w:t xml:space="preserve"> and </w:t>
      </w:r>
      <w:r w:rsidR="004668EC" w:rsidRPr="00AF07E0">
        <w:rPr>
          <w:sz w:val="24"/>
        </w:rPr>
        <w:t>hu</w:t>
      </w:r>
      <w:r w:rsidRPr="00AF07E0">
        <w:rPr>
          <w:sz w:val="24"/>
        </w:rPr>
        <w:t>man</w:t>
      </w:r>
      <w:r w:rsidR="004668EC" w:rsidRPr="00AF07E0">
        <w:rPr>
          <w:sz w:val="24"/>
        </w:rPr>
        <w:t>s</w:t>
      </w:r>
      <w:r w:rsidRPr="00AF07E0">
        <w:rPr>
          <w:sz w:val="24"/>
        </w:rPr>
        <w:t xml:space="preserve"> </w:t>
      </w:r>
      <w:r w:rsidR="007D28BC" w:rsidRPr="00AF07E0">
        <w:rPr>
          <w:sz w:val="24"/>
        </w:rPr>
        <w:fldChar w:fldCharType="begin">
          <w:fldData xml:space="preserve">PEVuZE5vdGU+PENpdGU+PEF1dGhvcj5JYWNvdmVsbGk8L0F1dGhvcj48WWVhcj4yMDE0PC9ZZWFy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</w:fldData>
        </w:fldChar>
      </w:r>
      <w:r w:rsidR="00BD0D63" w:rsidRPr="00AF07E0">
        <w:rPr>
          <w:sz w:val="24"/>
        </w:rPr>
        <w:instrText xml:space="preserve"> ADDIN EN.CITE </w:instrText>
      </w:r>
      <w:r w:rsidR="00BD0D63" w:rsidRPr="00AF07E0">
        <w:rPr>
          <w:sz w:val="24"/>
        </w:rPr>
        <w:fldChar w:fldCharType="begin">
          <w:fldData xml:space="preserve">PEVuZE5vdGU+PENpdGU+PEF1dGhvcj5JYWNvdmVsbGk8L0F1dGhvcj48WWVhcj4yMDE0PC9ZZWFy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</w:fldData>
        </w:fldChar>
      </w:r>
      <w:r w:rsidR="00BD0D63" w:rsidRPr="00AF07E0">
        <w:rPr>
          <w:sz w:val="24"/>
        </w:rPr>
        <w:instrText xml:space="preserve"> ADDIN EN.CITE.DATA </w:instrText>
      </w:r>
      <w:r w:rsidR="00BD0D63" w:rsidRPr="00AF07E0">
        <w:rPr>
          <w:sz w:val="24"/>
        </w:rPr>
      </w:r>
      <w:r w:rsidR="00BD0D63" w:rsidRPr="00AF07E0">
        <w:rPr>
          <w:sz w:val="24"/>
        </w:rPr>
        <w:fldChar w:fldCharType="end"/>
      </w:r>
      <w:r w:rsidR="007D28BC" w:rsidRPr="00AF07E0">
        <w:rPr>
          <w:sz w:val="24"/>
        </w:rPr>
      </w:r>
      <w:r w:rsidR="007D28BC" w:rsidRPr="00AF07E0">
        <w:rPr>
          <w:sz w:val="24"/>
        </w:rPr>
        <w:fldChar w:fldCharType="separate"/>
      </w:r>
      <w:r w:rsidR="00BD0D63" w:rsidRPr="00AF07E0">
        <w:rPr>
          <w:noProof/>
          <w:sz w:val="24"/>
        </w:rPr>
        <w:t>(</w:t>
      </w:r>
      <w:hyperlink w:anchor="_ENREF_11" w:tooltip="Iacovelli, 2014 #8" w:history="1">
        <w:r w:rsidR="00BD0D63" w:rsidRPr="00AF07E0">
          <w:rPr>
            <w:noProof/>
            <w:sz w:val="24"/>
          </w:rPr>
          <w:t>11</w:t>
        </w:r>
      </w:hyperlink>
      <w:r w:rsidR="00BD0D63" w:rsidRPr="00AF07E0">
        <w:rPr>
          <w:noProof/>
          <w:sz w:val="24"/>
        </w:rPr>
        <w:t>)</w:t>
      </w:r>
      <w:r w:rsidR="007D28BC" w:rsidRPr="00AF07E0">
        <w:rPr>
          <w:sz w:val="24"/>
        </w:rPr>
        <w:fldChar w:fldCharType="end"/>
      </w:r>
      <w:r w:rsidRPr="00AF07E0">
        <w:rPr>
          <w:sz w:val="24"/>
        </w:rPr>
        <w:t xml:space="preserve"> this severe degree of ALT elevation may be species specific, </w:t>
      </w:r>
      <w:r w:rsidR="002512E1" w:rsidRPr="008F05EA">
        <w:rPr>
          <w:sz w:val="24"/>
        </w:rPr>
        <w:t>which may be related to the</w:t>
      </w:r>
      <w:r w:rsidRPr="00AF07E0">
        <w:rPr>
          <w:sz w:val="24"/>
        </w:rPr>
        <w:t xml:space="preserve"> impaired </w:t>
      </w:r>
      <w:proofErr w:type="spellStart"/>
      <w:r w:rsidRPr="00AF07E0">
        <w:rPr>
          <w:sz w:val="24"/>
        </w:rPr>
        <w:t>glucoronidation</w:t>
      </w:r>
      <w:proofErr w:type="spellEnd"/>
      <w:r w:rsidRPr="00AF07E0">
        <w:rPr>
          <w:sz w:val="24"/>
        </w:rPr>
        <w:t xml:space="preserve"> mechanism in cats. Both of these cats received a higher than median dose of toceranib (3.08mg/kg and 3.8mg/kg)</w:t>
      </w:r>
      <w:r w:rsidR="00604FF4" w:rsidRPr="00AF07E0">
        <w:rPr>
          <w:sz w:val="24"/>
        </w:rPr>
        <w:t>, indicating a possible dose-dependent mechanism of toxicity</w:t>
      </w:r>
      <w:r w:rsidRPr="00AF07E0">
        <w:rPr>
          <w:sz w:val="24"/>
        </w:rPr>
        <w:t xml:space="preserve">. Importantly ALT elevations remained high despite cessation of treatment in both cats. </w:t>
      </w:r>
      <w:r w:rsidR="002A72D0" w:rsidRPr="00AF07E0">
        <w:rPr>
          <w:sz w:val="24"/>
        </w:rPr>
        <w:t xml:space="preserve">Although disease progression as a cause of the elevated ALT cannot be excluded it is considered less likely, as both cats had large elevations in ALT within four weeks of starting toceranib therapy. </w:t>
      </w:r>
    </w:p>
    <w:p w:rsidR="00BB643C" w:rsidRPr="00AF07E0" w:rsidRDefault="00BB643C" w:rsidP="00B465E9">
      <w:pPr>
        <w:spacing w:line="480" w:lineRule="auto"/>
        <w:jc w:val="both"/>
        <w:rPr>
          <w:sz w:val="24"/>
        </w:rPr>
      </w:pPr>
      <w:r w:rsidRPr="00AF07E0">
        <w:rPr>
          <w:sz w:val="24"/>
        </w:rPr>
        <w:t xml:space="preserve">Cardiotoxicity is a recognised toxicity of </w:t>
      </w:r>
      <w:proofErr w:type="spellStart"/>
      <w:r w:rsidRPr="00AF07E0">
        <w:rPr>
          <w:sz w:val="24"/>
        </w:rPr>
        <w:t>sunitinib</w:t>
      </w:r>
      <w:proofErr w:type="spellEnd"/>
      <w:r w:rsidRPr="00AF07E0">
        <w:rPr>
          <w:sz w:val="24"/>
        </w:rPr>
        <w:t xml:space="preserve"> in </w:t>
      </w:r>
      <w:r w:rsidR="004668EC" w:rsidRPr="00AF07E0">
        <w:rPr>
          <w:sz w:val="24"/>
        </w:rPr>
        <w:t>hu</w:t>
      </w:r>
      <w:r w:rsidRPr="00AF07E0">
        <w:rPr>
          <w:sz w:val="24"/>
        </w:rPr>
        <w:t>man</w:t>
      </w:r>
      <w:r w:rsidR="004668EC" w:rsidRPr="00AF07E0">
        <w:rPr>
          <w:sz w:val="24"/>
        </w:rPr>
        <w:t>s</w:t>
      </w:r>
      <w:r w:rsidRPr="00AF07E0">
        <w:rPr>
          <w:sz w:val="24"/>
        </w:rPr>
        <w:t xml:space="preserve"> with arrhythmias and decreased left ventricular ejection fractions being reported – these effects are often reversible on cessation of therapy </w:t>
      </w:r>
      <w:r w:rsidR="007D28BC" w:rsidRPr="00AF07E0">
        <w:rPr>
          <w:sz w:val="24"/>
        </w:rPr>
        <w:fldChar w:fldCharType="begin">
          <w:fldData xml:space="preserve">PEVuZE5vdGU+PENpdGU+PEF1dGhvcj5Fd2VyPC9BdXRob3I+PFllYXI+MjAxNDwvWWVhcj48UmVj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ZWRpdGlvbj4yMDE1LzA1LzE1PC9lZGl0aW9uPjxkYXRl
cz48eWVhcj4yMDE1PC95ZWFyPjxwdWItZGF0ZXM+PGRhdGU+TWF5IDEyPC9kYXRlPjwvcHViLWRh
dGVzPjwvZGF0ZXM+PGlzYm4+MTA3OC0wNDMyIChFbGVjdHJvbmljKSYjeEQ7MTA3OC0wNDMyIChM
aW5raW5nKTwvaXNibj48YWNjZXNzaW9uLW51bT4yNTk2NzE0MzwvYWNjZXNzaW9uLW51bT48dXJs
cz48L3VybHM+PGVsZWN0cm9uaWMtcmVzb3VyY2UtbnVtPjEwLjExNTgvMTA3OC0wNDMyLmNjci0x
NS0wMjE1PC9lbGVjdHJvbmljLXJlc291cmNlLW51bT48cmVtb3RlLWRhdGFiYXNlLXByb3ZpZGVy
Pk5MTTwvcmVtb3RlLWRhdGFiYXNlLXByb3ZpZGVyPjxsYW5ndWFnZT5Fbmc8L2xhbmd1YWdlPjwv
cmVjb3JkPjwvQ2l0ZT48L0VuZE5vdGU+AG==
</w:fldData>
        </w:fldChar>
      </w:r>
      <w:r w:rsidR="00BD0D63" w:rsidRPr="00AF07E0">
        <w:rPr>
          <w:sz w:val="24"/>
        </w:rPr>
        <w:instrText xml:space="preserve"> ADDIN EN.CITE </w:instrText>
      </w:r>
      <w:r w:rsidR="00BD0D63" w:rsidRPr="00AF07E0">
        <w:rPr>
          <w:sz w:val="24"/>
        </w:rPr>
        <w:fldChar w:fldCharType="begin">
          <w:fldData xml:space="preserve">PEVuZE5vdGU+PENpdGU+PEF1dGhvcj5Fd2VyPC9BdXRob3I+PFllYXI+MjAxNDwvWWVhcj48UmVj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ZWRpdGlvbj4yMDE1LzA1LzE1PC9lZGl0aW9uPjxkYXRl
cz48eWVhcj4yMDE1PC95ZWFyPjxwdWItZGF0ZXM+PGRhdGU+TWF5IDEyPC9kYXRlPjwvcHViLWRh
dGVzPjwvZGF0ZXM+PGlzYm4+MTA3OC0wNDMyIChFbGVjdHJvbmljKSYjeEQ7MTA3OC0wNDMyIChM
aW5raW5nKTwvaXNibj48YWNjZXNzaW9uLW51bT4yNTk2NzE0MzwvYWNjZXNzaW9uLW51bT48dXJs
cz48L3VybHM+PGVsZWN0cm9uaWMtcmVzb3VyY2UtbnVtPjEwLjExNTgvMTA3OC0wNDMyLmNjci0x
NS0wMjE1PC9lbGVjdHJvbmljLXJlc291cmNlLW51bT48cmVtb3RlLWRhdGFiYXNlLXByb3ZpZGVy
Pk5MTTwvcmVtb3RlLWRhdGFiYXNlLXByb3ZpZGVyPjxsYW5ndWFnZT5Fbmc8L2xhbmd1YWdlPjwv
cmVjb3JkPjwvQ2l0ZT48L0VuZE5vdGU+AG==
</w:fldData>
        </w:fldChar>
      </w:r>
      <w:r w:rsidR="00BD0D63" w:rsidRPr="00AF07E0">
        <w:rPr>
          <w:sz w:val="24"/>
        </w:rPr>
        <w:instrText xml:space="preserve"> ADDIN EN.CITE.DATA </w:instrText>
      </w:r>
      <w:r w:rsidR="00BD0D63" w:rsidRPr="00AF07E0">
        <w:rPr>
          <w:sz w:val="24"/>
        </w:rPr>
      </w:r>
      <w:r w:rsidR="00BD0D63" w:rsidRPr="00AF07E0">
        <w:rPr>
          <w:sz w:val="24"/>
        </w:rPr>
        <w:fldChar w:fldCharType="end"/>
      </w:r>
      <w:r w:rsidR="007D28BC" w:rsidRPr="00AF07E0">
        <w:rPr>
          <w:sz w:val="24"/>
        </w:rPr>
      </w:r>
      <w:r w:rsidR="007D28BC" w:rsidRPr="00AF07E0">
        <w:rPr>
          <w:sz w:val="24"/>
        </w:rPr>
        <w:fldChar w:fldCharType="separate"/>
      </w:r>
      <w:r w:rsidR="00BD0D63" w:rsidRPr="00AF07E0">
        <w:rPr>
          <w:noProof/>
          <w:sz w:val="24"/>
        </w:rPr>
        <w:t>(</w:t>
      </w:r>
      <w:hyperlink w:anchor="_ENREF_6" w:tooltip="Ewer, 2014 #5" w:history="1">
        <w:r w:rsidR="00BD0D63" w:rsidRPr="00AF07E0">
          <w:rPr>
            <w:noProof/>
            <w:sz w:val="24"/>
          </w:rPr>
          <w:t>6</w:t>
        </w:r>
      </w:hyperlink>
      <w:r w:rsidR="00BD0D63" w:rsidRPr="00AF07E0">
        <w:rPr>
          <w:noProof/>
          <w:sz w:val="24"/>
        </w:rPr>
        <w:t xml:space="preserve">, </w:t>
      </w:r>
      <w:hyperlink w:anchor="_ENREF_12" w:tooltip="Haas, 2015 #9" w:history="1">
        <w:r w:rsidR="00BD0D63" w:rsidRPr="00AF07E0">
          <w:rPr>
            <w:noProof/>
            <w:sz w:val="24"/>
          </w:rPr>
          <w:t>12</w:t>
        </w:r>
      </w:hyperlink>
      <w:r w:rsidR="00BD0D63" w:rsidRPr="00AF07E0">
        <w:rPr>
          <w:noProof/>
          <w:sz w:val="24"/>
        </w:rPr>
        <w:t>)</w:t>
      </w:r>
      <w:r w:rsidR="007D28BC" w:rsidRPr="00AF07E0">
        <w:rPr>
          <w:sz w:val="24"/>
        </w:rPr>
        <w:fldChar w:fldCharType="end"/>
      </w:r>
      <w:r w:rsidRPr="00AF07E0">
        <w:rPr>
          <w:sz w:val="24"/>
        </w:rPr>
        <w:t xml:space="preserve">. </w:t>
      </w:r>
      <w:r w:rsidR="00742E10" w:rsidRPr="00AF07E0">
        <w:rPr>
          <w:sz w:val="24"/>
        </w:rPr>
        <w:t xml:space="preserve">The mechanism of action is thought to be </w:t>
      </w:r>
      <w:proofErr w:type="spellStart"/>
      <w:r w:rsidR="00742E10" w:rsidRPr="00AF07E0">
        <w:rPr>
          <w:sz w:val="24"/>
        </w:rPr>
        <w:t>sunitinib</w:t>
      </w:r>
      <w:proofErr w:type="spellEnd"/>
      <w:r w:rsidR="00742E10" w:rsidRPr="00AF07E0">
        <w:rPr>
          <w:sz w:val="24"/>
        </w:rPr>
        <w:t xml:space="preserve"> mediated depletion of cardiac </w:t>
      </w:r>
      <w:proofErr w:type="spellStart"/>
      <w:r w:rsidR="00742E10" w:rsidRPr="00AF07E0">
        <w:rPr>
          <w:sz w:val="24"/>
        </w:rPr>
        <w:t>pericytes</w:t>
      </w:r>
      <w:proofErr w:type="spellEnd"/>
      <w:r w:rsidR="00742E10" w:rsidRPr="00AF07E0">
        <w:rPr>
          <w:sz w:val="24"/>
        </w:rPr>
        <w:t xml:space="preserve"> </w:t>
      </w:r>
      <w:r w:rsidR="007D28BC" w:rsidRPr="00AF07E0">
        <w:rPr>
          <w:sz w:val="24"/>
        </w:rPr>
        <w:fldChar w:fldCharType="begin">
          <w:fldData xml:space="preserve">PEVuZE5vdGU+PENpdGU+PEF1dGhvcj5DaGludGFsZ2F0dHU8L0F1dGhvcj48WWVhcj4yMDEzPC9Z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Tg3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</w:fldData>
        </w:fldChar>
      </w:r>
      <w:r w:rsidR="00BD0D63" w:rsidRPr="00AF07E0">
        <w:rPr>
          <w:sz w:val="24"/>
        </w:rPr>
        <w:instrText xml:space="preserve"> ADDIN EN.CITE </w:instrText>
      </w:r>
      <w:r w:rsidR="00BD0D63" w:rsidRPr="00AF07E0">
        <w:rPr>
          <w:sz w:val="24"/>
        </w:rPr>
        <w:fldChar w:fldCharType="begin">
          <w:fldData xml:space="preserve">PEVuZE5vdGU+PENpdGU+PEF1dGhvcj5DaGludGFsZ2F0dHU8L0F1dGhvcj48WWVhcj4yMDEzPC9Z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Tg3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</w:fldData>
        </w:fldChar>
      </w:r>
      <w:r w:rsidR="00BD0D63" w:rsidRPr="00AF07E0">
        <w:rPr>
          <w:sz w:val="24"/>
        </w:rPr>
        <w:instrText xml:space="preserve"> ADDIN EN.CITE.DATA </w:instrText>
      </w:r>
      <w:r w:rsidR="00BD0D63" w:rsidRPr="00AF07E0">
        <w:rPr>
          <w:sz w:val="24"/>
        </w:rPr>
      </w:r>
      <w:r w:rsidR="00BD0D63" w:rsidRPr="00AF07E0">
        <w:rPr>
          <w:sz w:val="24"/>
        </w:rPr>
        <w:fldChar w:fldCharType="end"/>
      </w:r>
      <w:r w:rsidR="007D28BC" w:rsidRPr="00AF07E0">
        <w:rPr>
          <w:sz w:val="24"/>
        </w:rPr>
      </w:r>
      <w:r w:rsidR="007D28BC" w:rsidRPr="00AF07E0">
        <w:rPr>
          <w:sz w:val="24"/>
        </w:rPr>
        <w:fldChar w:fldCharType="separate"/>
      </w:r>
      <w:r w:rsidR="00BD0D63" w:rsidRPr="00AF07E0">
        <w:rPr>
          <w:noProof/>
          <w:sz w:val="24"/>
        </w:rPr>
        <w:t>(</w:t>
      </w:r>
      <w:hyperlink w:anchor="_ENREF_13" w:tooltip="Chintalgattu, 2013 #16" w:history="1">
        <w:r w:rsidR="00BD0D63" w:rsidRPr="00AF07E0">
          <w:rPr>
            <w:noProof/>
            <w:sz w:val="24"/>
          </w:rPr>
          <w:t>13</w:t>
        </w:r>
      </w:hyperlink>
      <w:r w:rsidR="00BD0D63" w:rsidRPr="00AF07E0">
        <w:rPr>
          <w:noProof/>
          <w:sz w:val="24"/>
        </w:rPr>
        <w:t>)</w:t>
      </w:r>
      <w:r w:rsidR="007D28BC" w:rsidRPr="00AF07E0">
        <w:rPr>
          <w:sz w:val="24"/>
        </w:rPr>
        <w:fldChar w:fldCharType="end"/>
      </w:r>
      <w:r w:rsidR="00742E10" w:rsidRPr="00AF07E0">
        <w:rPr>
          <w:sz w:val="24"/>
        </w:rPr>
        <w:t xml:space="preserve">. </w:t>
      </w:r>
      <w:r w:rsidRPr="00AF07E0">
        <w:rPr>
          <w:sz w:val="24"/>
        </w:rPr>
        <w:t xml:space="preserve">In this study one cat died from congestive heart failure after 90 days of toceranib therapy. The cat had no previous </w:t>
      </w:r>
      <w:r w:rsidR="002512E1">
        <w:rPr>
          <w:sz w:val="24"/>
        </w:rPr>
        <w:lastRenderedPageBreak/>
        <w:t xml:space="preserve">history of </w:t>
      </w:r>
      <w:r w:rsidR="002512E1" w:rsidRPr="008F05EA">
        <w:rPr>
          <w:sz w:val="24"/>
        </w:rPr>
        <w:t>heart disease however pre-treatment echocardiography was not performed and therefore subclinical hypertrophic cardiomyopathy could not be excluded</w:t>
      </w:r>
      <w:r w:rsidR="002512E1">
        <w:rPr>
          <w:sz w:val="24"/>
        </w:rPr>
        <w:t>.</w:t>
      </w:r>
      <w:r w:rsidRPr="00AF07E0">
        <w:rPr>
          <w:sz w:val="24"/>
        </w:rPr>
        <w:t xml:space="preserve"> </w:t>
      </w:r>
      <w:r w:rsidR="003556E9" w:rsidRPr="00AF07E0">
        <w:rPr>
          <w:sz w:val="24"/>
        </w:rPr>
        <w:t>It is reported in the human literature that patients are more likely to develop congestive heart failure with pre-existing cardiac pathology which may be pertinent to cats with subclinical hypertrophic cardiomyopathy</w:t>
      </w:r>
      <w:r w:rsidR="00742E10" w:rsidRPr="00AF07E0">
        <w:rPr>
          <w:sz w:val="24"/>
        </w:rPr>
        <w:t xml:space="preserve"> </w:t>
      </w:r>
      <w:r w:rsidR="007D28BC" w:rsidRPr="00AF07E0">
        <w:rPr>
          <w:sz w:val="24"/>
        </w:rPr>
        <w:fldChar w:fldCharType="begin">
          <w:fldData xml:space="preserve">PEVuZE5vdGU+PENpdGU+PEF1dGhvcj5EaSBMb3JlbnpvPC9BdXRob3I+PFllYXI+MjAwOTwvWWVh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MTUzNS00MjwvcGFnZXM+PHZvbHVtZT4yMDwvdm9sdW1lPjxu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</w:fldData>
        </w:fldChar>
      </w:r>
      <w:r w:rsidR="00793E89" w:rsidRPr="00AF07E0">
        <w:rPr>
          <w:sz w:val="24"/>
        </w:rPr>
        <w:instrText xml:space="preserve"> ADDIN EN.CITE </w:instrText>
      </w:r>
      <w:r w:rsidR="007D28BC" w:rsidRPr="00AF07E0">
        <w:rPr>
          <w:sz w:val="24"/>
        </w:rPr>
        <w:fldChar w:fldCharType="begin">
          <w:fldData xml:space="preserve">PEVuZE5vdGU+PENpdGU+PEF1dGhvcj5EaSBMb3JlbnpvPC9BdXRob3I+PFllYXI+MjAwOTwvWWVh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MTUzNS00MjwvcGFnZXM+PHZvbHVtZT4yMDwvdm9sdW1lPjxu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</w:fldData>
        </w:fldChar>
      </w:r>
      <w:r w:rsidR="00793E89" w:rsidRPr="00AF07E0">
        <w:rPr>
          <w:sz w:val="24"/>
        </w:rPr>
        <w:instrText xml:space="preserve"> ADDIN EN.CITE.DATA </w:instrText>
      </w:r>
      <w:r w:rsidR="007D28BC" w:rsidRPr="00AF07E0">
        <w:rPr>
          <w:sz w:val="24"/>
        </w:rPr>
      </w:r>
      <w:r w:rsidR="007D28BC" w:rsidRPr="00AF07E0">
        <w:rPr>
          <w:sz w:val="24"/>
        </w:rPr>
        <w:fldChar w:fldCharType="end"/>
      </w:r>
      <w:r w:rsidR="007D28BC" w:rsidRPr="00AF07E0">
        <w:rPr>
          <w:sz w:val="24"/>
        </w:rPr>
      </w:r>
      <w:r w:rsidR="007D28BC" w:rsidRPr="00AF07E0">
        <w:rPr>
          <w:sz w:val="24"/>
        </w:rPr>
        <w:fldChar w:fldCharType="separate"/>
      </w:r>
      <w:r w:rsidR="00793E89" w:rsidRPr="00AF07E0">
        <w:rPr>
          <w:noProof/>
          <w:sz w:val="24"/>
        </w:rPr>
        <w:t>(</w:t>
      </w:r>
      <w:hyperlink w:anchor="_ENREF_7" w:tooltip="Di Lorenzo, 2009 #6" w:history="1">
        <w:r w:rsidR="00BD0D63" w:rsidRPr="00AF07E0">
          <w:rPr>
            <w:noProof/>
            <w:sz w:val="24"/>
          </w:rPr>
          <w:t>7</w:t>
        </w:r>
      </w:hyperlink>
      <w:r w:rsidR="00793E89" w:rsidRPr="00AF07E0">
        <w:rPr>
          <w:noProof/>
          <w:sz w:val="24"/>
        </w:rPr>
        <w:t>)</w:t>
      </w:r>
      <w:r w:rsidR="007D28BC" w:rsidRPr="00AF07E0">
        <w:rPr>
          <w:sz w:val="24"/>
        </w:rPr>
        <w:fldChar w:fldCharType="end"/>
      </w:r>
      <w:r w:rsidR="003556E9" w:rsidRPr="00AF07E0">
        <w:rPr>
          <w:sz w:val="24"/>
        </w:rPr>
        <w:t xml:space="preserve">. </w:t>
      </w:r>
      <w:r w:rsidR="002512E1" w:rsidRPr="00AF07E0">
        <w:rPr>
          <w:sz w:val="24"/>
        </w:rPr>
        <w:t xml:space="preserve">The prevalence of heart disease in the general UK cat population is unknown – reports in smaller populations of cats have reported the prevalence of hypertrophic cardiomyopathy at 8-15% </w:t>
      </w:r>
      <w:r w:rsidR="002512E1" w:rsidRPr="00AF07E0">
        <w:rPr>
          <w:sz w:val="24"/>
        </w:rPr>
        <w:fldChar w:fldCharType="begin">
          <w:fldData xml:space="preserve">PEVuZE5vdGU+PENpdGU+PEF1dGhvcj5HdW5kbGVyPC9BdXRob3I+PFllYXI+MjAwODwvWWVhcj48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</w:fldData>
        </w:fldChar>
      </w:r>
      <w:r w:rsidR="002512E1" w:rsidRPr="00AF07E0">
        <w:rPr>
          <w:sz w:val="24"/>
        </w:rPr>
        <w:instrText xml:space="preserve"> ADDIN EN.CITE </w:instrText>
      </w:r>
      <w:r w:rsidR="002512E1" w:rsidRPr="00AF07E0">
        <w:rPr>
          <w:sz w:val="24"/>
        </w:rPr>
        <w:fldChar w:fldCharType="begin">
          <w:fldData xml:space="preserve">PEVuZE5vdGU+PENpdGU+PEF1dGhvcj5HdW5kbGVyPC9BdXRob3I+PFllYXI+MjAwODwvWWVhcj48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</w:fldData>
        </w:fldChar>
      </w:r>
      <w:r w:rsidR="002512E1" w:rsidRPr="00AF07E0">
        <w:rPr>
          <w:sz w:val="24"/>
        </w:rPr>
        <w:instrText xml:space="preserve"> ADDIN EN.CITE.DATA </w:instrText>
      </w:r>
      <w:r w:rsidR="002512E1" w:rsidRPr="00AF07E0">
        <w:rPr>
          <w:sz w:val="24"/>
        </w:rPr>
      </w:r>
      <w:r w:rsidR="002512E1" w:rsidRPr="00AF07E0">
        <w:rPr>
          <w:sz w:val="24"/>
        </w:rPr>
        <w:fldChar w:fldCharType="end"/>
      </w:r>
      <w:r w:rsidR="002512E1" w:rsidRPr="00AF07E0">
        <w:rPr>
          <w:sz w:val="24"/>
        </w:rPr>
      </w:r>
      <w:r w:rsidR="002512E1" w:rsidRPr="00AF07E0">
        <w:rPr>
          <w:sz w:val="24"/>
        </w:rPr>
        <w:fldChar w:fldCharType="separate"/>
      </w:r>
      <w:r w:rsidR="002512E1" w:rsidRPr="00AF07E0">
        <w:rPr>
          <w:noProof/>
          <w:sz w:val="24"/>
        </w:rPr>
        <w:t>(</w:t>
      </w:r>
      <w:hyperlink w:anchor="_ENREF_14" w:tooltip="Gundler, 2008 #13" w:history="1">
        <w:r w:rsidR="002512E1" w:rsidRPr="00AF07E0">
          <w:rPr>
            <w:noProof/>
            <w:sz w:val="24"/>
          </w:rPr>
          <w:t>14-16</w:t>
        </w:r>
      </w:hyperlink>
      <w:r w:rsidR="002512E1" w:rsidRPr="00AF07E0">
        <w:rPr>
          <w:noProof/>
          <w:sz w:val="24"/>
        </w:rPr>
        <w:t>)</w:t>
      </w:r>
      <w:r w:rsidR="002512E1" w:rsidRPr="00AF07E0">
        <w:rPr>
          <w:sz w:val="24"/>
        </w:rPr>
        <w:fldChar w:fldCharType="end"/>
      </w:r>
      <w:r w:rsidR="002512E1">
        <w:rPr>
          <w:sz w:val="24"/>
        </w:rPr>
        <w:t xml:space="preserve">. </w:t>
      </w:r>
      <w:r w:rsidR="002512E1" w:rsidRPr="008F05EA">
        <w:rPr>
          <w:sz w:val="24"/>
        </w:rPr>
        <w:t xml:space="preserve">The cat in question may therefore have progressed with clinical heart disease even in the absence of </w:t>
      </w:r>
      <w:proofErr w:type="spellStart"/>
      <w:r w:rsidR="002512E1" w:rsidRPr="008F05EA">
        <w:rPr>
          <w:sz w:val="24"/>
        </w:rPr>
        <w:t>toceranib</w:t>
      </w:r>
      <w:proofErr w:type="spellEnd"/>
      <w:r w:rsidR="002512E1" w:rsidRPr="008F05EA">
        <w:rPr>
          <w:sz w:val="24"/>
        </w:rPr>
        <w:t xml:space="preserve"> treatment.</w:t>
      </w:r>
      <w:r w:rsidR="002512E1" w:rsidRPr="00AF07E0">
        <w:rPr>
          <w:sz w:val="24"/>
        </w:rPr>
        <w:t xml:space="preserve"> </w:t>
      </w:r>
      <w:r w:rsidRPr="00AF07E0">
        <w:rPr>
          <w:sz w:val="24"/>
        </w:rPr>
        <w:t xml:space="preserve">Further prospective studies </w:t>
      </w:r>
      <w:r w:rsidR="002512E1" w:rsidRPr="008F05EA">
        <w:rPr>
          <w:sz w:val="24"/>
        </w:rPr>
        <w:t>with larger number of patients</w:t>
      </w:r>
      <w:r w:rsidR="002512E1">
        <w:rPr>
          <w:sz w:val="24"/>
        </w:rPr>
        <w:t xml:space="preserve"> </w:t>
      </w:r>
      <w:r w:rsidRPr="00AF07E0">
        <w:rPr>
          <w:sz w:val="24"/>
        </w:rPr>
        <w:t xml:space="preserve">are needed to monitor cardiac function over time in cats treated with toceranib. </w:t>
      </w:r>
    </w:p>
    <w:p w:rsidR="00BB643C" w:rsidRPr="00AF07E0" w:rsidRDefault="00BB643C" w:rsidP="00B465E9">
      <w:pPr>
        <w:spacing w:line="480" w:lineRule="auto"/>
        <w:jc w:val="both"/>
        <w:rPr>
          <w:sz w:val="24"/>
        </w:rPr>
      </w:pPr>
      <w:proofErr w:type="gramStart"/>
      <w:r w:rsidRPr="00AF07E0">
        <w:rPr>
          <w:sz w:val="24"/>
        </w:rPr>
        <w:t xml:space="preserve">In dogs, the biological response to toceranib when treating a variety of </w:t>
      </w:r>
      <w:r w:rsidR="004668EC" w:rsidRPr="00AF07E0">
        <w:rPr>
          <w:sz w:val="24"/>
        </w:rPr>
        <w:t xml:space="preserve">solid </w:t>
      </w:r>
      <w:r w:rsidRPr="00AF07E0">
        <w:rPr>
          <w:sz w:val="24"/>
        </w:rPr>
        <w:t xml:space="preserve">tumours is reported to be 54-74% </w:t>
      </w:r>
      <w:r w:rsidR="007D28BC" w:rsidRPr="00AF07E0">
        <w:rPr>
          <w:sz w:val="24"/>
        </w:rPr>
        <w:fldChar w:fldCharType="begin">
          <w:fldData xml:space="preserve">PEVuZE5vdGU+PENpdGU+PEF1dGhvcj5Mb25kb248L0F1dGhvcj48WWVhcj4yMDAzPC9ZZWFyPjxS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I3NTUtNjg8L3BhZ2VzPjx2b2x1bWU+OTwvdm9sdW1lPjxudW1iZXI+NzwvbnVtYmVyPjxlZGl0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</w:fldData>
        </w:fldChar>
      </w:r>
      <w:r w:rsidR="00BD0D63" w:rsidRPr="00AF07E0">
        <w:rPr>
          <w:sz w:val="24"/>
        </w:rPr>
        <w:instrText xml:space="preserve"> ADDIN EN.CITE </w:instrText>
      </w:r>
      <w:r w:rsidR="00BD0D63" w:rsidRPr="00AF07E0">
        <w:rPr>
          <w:sz w:val="24"/>
        </w:rPr>
        <w:fldChar w:fldCharType="begin">
          <w:fldData xml:space="preserve">PEVuZE5vdGU+PENpdGU+PEF1dGhvcj5Mb25kb248L0F1dGhvcj48WWVhcj4yMDAzPC9ZZWFyPjxS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I3NTUtNjg8L3BhZ2VzPjx2b2x1bWU+OTwvdm9sdW1lPjxudW1iZXI+NzwvbnVtYmVyPjxlZGl0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</w:fldData>
        </w:fldChar>
      </w:r>
      <w:r w:rsidR="00BD0D63" w:rsidRPr="00AF07E0">
        <w:rPr>
          <w:sz w:val="24"/>
        </w:rPr>
        <w:instrText xml:space="preserve"> ADDIN EN.CITE.DATA </w:instrText>
      </w:r>
      <w:r w:rsidR="00BD0D63" w:rsidRPr="00AF07E0">
        <w:rPr>
          <w:sz w:val="24"/>
        </w:rPr>
      </w:r>
      <w:r w:rsidR="00BD0D63" w:rsidRPr="00AF07E0">
        <w:rPr>
          <w:sz w:val="24"/>
        </w:rPr>
        <w:fldChar w:fldCharType="end"/>
      </w:r>
      <w:r w:rsidR="007D28BC" w:rsidRPr="00AF07E0">
        <w:rPr>
          <w:sz w:val="24"/>
        </w:rPr>
      </w:r>
      <w:r w:rsidR="007D28BC" w:rsidRPr="00AF07E0">
        <w:rPr>
          <w:sz w:val="24"/>
        </w:rPr>
        <w:fldChar w:fldCharType="separate"/>
      </w:r>
      <w:r w:rsidR="00BD0D63" w:rsidRPr="00AF07E0">
        <w:rPr>
          <w:noProof/>
          <w:sz w:val="24"/>
        </w:rPr>
        <w:t>(</w:t>
      </w:r>
      <w:hyperlink w:anchor="_ENREF_17" w:tooltip="London, 2003 #11" w:history="1">
        <w:r w:rsidR="00BD0D63" w:rsidRPr="00AF07E0">
          <w:rPr>
            <w:noProof/>
            <w:sz w:val="24"/>
          </w:rPr>
          <w:t>17</w:t>
        </w:r>
      </w:hyperlink>
      <w:r w:rsidR="00BD0D63" w:rsidRPr="00AF07E0">
        <w:rPr>
          <w:noProof/>
          <w:sz w:val="24"/>
        </w:rPr>
        <w:t xml:space="preserve">, </w:t>
      </w:r>
      <w:hyperlink w:anchor="_ENREF_18" w:tooltip="London, 2012 #10" w:history="1">
        <w:r w:rsidR="00BD0D63" w:rsidRPr="00AF07E0">
          <w:rPr>
            <w:noProof/>
            <w:sz w:val="24"/>
          </w:rPr>
          <w:t>18</w:t>
        </w:r>
      </w:hyperlink>
      <w:r w:rsidR="00BD0D63" w:rsidRPr="00AF07E0">
        <w:rPr>
          <w:noProof/>
          <w:sz w:val="24"/>
        </w:rPr>
        <w:t>)</w:t>
      </w:r>
      <w:r w:rsidR="007D28BC" w:rsidRPr="00AF07E0">
        <w:rPr>
          <w:sz w:val="24"/>
        </w:rPr>
        <w:fldChar w:fldCharType="end"/>
      </w:r>
      <w:r w:rsidRPr="00AF07E0">
        <w:rPr>
          <w:sz w:val="24"/>
        </w:rPr>
        <w:t>.</w:t>
      </w:r>
      <w:proofErr w:type="gramEnd"/>
      <w:r w:rsidRPr="00AF07E0">
        <w:rPr>
          <w:sz w:val="24"/>
        </w:rPr>
        <w:t xml:space="preserve"> The biological response rate in this cohort of cats was 57.1% which would correlate with that previously reported. For the cats with mast cell disease (n=6) only 2 cats did not show any response to therapy, resulting in a biological activity of 67% for the remainder, which is </w:t>
      </w:r>
      <w:r w:rsidR="00D52BB8" w:rsidRPr="00AF07E0">
        <w:rPr>
          <w:sz w:val="24"/>
        </w:rPr>
        <w:t>similar to</w:t>
      </w:r>
      <w:r w:rsidRPr="00AF07E0">
        <w:rPr>
          <w:sz w:val="24"/>
        </w:rPr>
        <w:t xml:space="preserve"> that previously reported for dogs with mast cell disease</w:t>
      </w:r>
      <w:r w:rsidR="00D52BB8" w:rsidRPr="00AF07E0">
        <w:rPr>
          <w:sz w:val="24"/>
        </w:rPr>
        <w:t xml:space="preserve"> </w:t>
      </w:r>
      <w:r w:rsidR="007D28BC" w:rsidRPr="00AF07E0">
        <w:rPr>
          <w:sz w:val="24"/>
        </w:rPr>
        <w:fldChar w:fldCharType="begin">
          <w:fldData xml:space="preserve">PEVuZE5vdGU+PENpdGU+PEF1dGhvcj5Mb25kb248L0F1dGhvcj48WWVhcj4yMDA5PC9ZZWFyPjxS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zODU2LTY1PC9wYWdlcz48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</w:fldData>
        </w:fldChar>
      </w:r>
      <w:r w:rsidR="00BD0D63" w:rsidRPr="00AF07E0">
        <w:rPr>
          <w:sz w:val="24"/>
        </w:rPr>
        <w:instrText xml:space="preserve"> ADDIN EN.CITE </w:instrText>
      </w:r>
      <w:r w:rsidR="00BD0D63" w:rsidRPr="00AF07E0">
        <w:rPr>
          <w:sz w:val="24"/>
        </w:rPr>
        <w:fldChar w:fldCharType="begin">
          <w:fldData xml:space="preserve">PEVuZE5vdGU+PENpdGU+PEF1dGhvcj5Mb25kb248L0F1dGhvcj48WWVhcj4yMDA5PC9ZZWFyPjxS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zODU2LTY1PC9wYWdlcz48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</w:fldData>
        </w:fldChar>
      </w:r>
      <w:r w:rsidR="00BD0D63" w:rsidRPr="00AF07E0">
        <w:rPr>
          <w:sz w:val="24"/>
        </w:rPr>
        <w:instrText xml:space="preserve"> ADDIN EN.CITE.DATA </w:instrText>
      </w:r>
      <w:r w:rsidR="00BD0D63" w:rsidRPr="00AF07E0">
        <w:rPr>
          <w:sz w:val="24"/>
        </w:rPr>
      </w:r>
      <w:r w:rsidR="00BD0D63" w:rsidRPr="00AF07E0">
        <w:rPr>
          <w:sz w:val="24"/>
        </w:rPr>
        <w:fldChar w:fldCharType="end"/>
      </w:r>
      <w:r w:rsidR="007D28BC" w:rsidRPr="00AF07E0">
        <w:rPr>
          <w:sz w:val="24"/>
        </w:rPr>
      </w:r>
      <w:r w:rsidR="007D28BC" w:rsidRPr="00AF07E0">
        <w:rPr>
          <w:sz w:val="24"/>
        </w:rPr>
        <w:fldChar w:fldCharType="separate"/>
      </w:r>
      <w:r w:rsidR="00BD0D63" w:rsidRPr="00AF07E0">
        <w:rPr>
          <w:noProof/>
          <w:sz w:val="24"/>
        </w:rPr>
        <w:t>(</w:t>
      </w:r>
      <w:hyperlink w:anchor="_ENREF_19" w:tooltip="London, 2009 #19" w:history="1">
        <w:r w:rsidR="00BD0D63" w:rsidRPr="00AF07E0">
          <w:rPr>
            <w:noProof/>
            <w:sz w:val="24"/>
          </w:rPr>
          <w:t>19</w:t>
        </w:r>
      </w:hyperlink>
      <w:r w:rsidR="00BD0D63" w:rsidRPr="00AF07E0">
        <w:rPr>
          <w:noProof/>
          <w:sz w:val="24"/>
        </w:rPr>
        <w:t>)</w:t>
      </w:r>
      <w:r w:rsidR="007D28BC" w:rsidRPr="00AF07E0">
        <w:rPr>
          <w:sz w:val="24"/>
        </w:rPr>
        <w:fldChar w:fldCharType="end"/>
      </w:r>
      <w:r w:rsidRPr="00AF07E0">
        <w:rPr>
          <w:sz w:val="24"/>
        </w:rPr>
        <w:t xml:space="preserve">. </w:t>
      </w:r>
      <w:r w:rsidR="00673B9E" w:rsidRPr="00AF07E0">
        <w:rPr>
          <w:sz w:val="24"/>
        </w:rPr>
        <w:t xml:space="preserve">However the survival times for the cats were short, </w:t>
      </w:r>
      <w:r w:rsidR="00AF07E0" w:rsidRPr="00AF07E0">
        <w:rPr>
          <w:sz w:val="24"/>
        </w:rPr>
        <w:t>which may</w:t>
      </w:r>
      <w:r w:rsidRPr="00AF07E0">
        <w:rPr>
          <w:sz w:val="24"/>
        </w:rPr>
        <w:t xml:space="preserve"> reflect the advanced stage of the disease or species differences in the sensitivity of mast cell </w:t>
      </w:r>
      <w:proofErr w:type="gramStart"/>
      <w:r w:rsidRPr="00AF07E0">
        <w:rPr>
          <w:sz w:val="24"/>
        </w:rPr>
        <w:t>neoplasia.</w:t>
      </w:r>
      <w:proofErr w:type="gramEnd"/>
      <w:r w:rsidRPr="00AF07E0">
        <w:rPr>
          <w:sz w:val="24"/>
        </w:rPr>
        <w:t xml:space="preserve"> </w:t>
      </w:r>
      <w:r w:rsidR="004668EC" w:rsidRPr="00AF07E0">
        <w:rPr>
          <w:sz w:val="24"/>
        </w:rPr>
        <w:t xml:space="preserve"> The KIT </w:t>
      </w:r>
      <w:r w:rsidR="00D00C1A" w:rsidRPr="00AF07E0">
        <w:rPr>
          <w:sz w:val="24"/>
        </w:rPr>
        <w:t xml:space="preserve">mutation </w:t>
      </w:r>
      <w:r w:rsidR="004668EC" w:rsidRPr="00AF07E0">
        <w:rPr>
          <w:sz w:val="24"/>
        </w:rPr>
        <w:t xml:space="preserve">status of the tumours was unknown.  </w:t>
      </w:r>
      <w:r w:rsidRPr="00AF07E0">
        <w:rPr>
          <w:sz w:val="24"/>
        </w:rPr>
        <w:lastRenderedPageBreak/>
        <w:t xml:space="preserve">Nevertheless three of the treated cats with mast cell disease lived longer than two months. </w:t>
      </w:r>
    </w:p>
    <w:p w:rsidR="00BB643C" w:rsidRPr="00AF07E0" w:rsidRDefault="00BB643C" w:rsidP="00B465E9">
      <w:pPr>
        <w:spacing w:line="480" w:lineRule="auto"/>
        <w:jc w:val="both"/>
        <w:rPr>
          <w:sz w:val="24"/>
          <w:u w:val="single"/>
        </w:rPr>
      </w:pPr>
      <w:r w:rsidRPr="00AF07E0">
        <w:rPr>
          <w:sz w:val="24"/>
          <w:u w:val="single"/>
        </w:rPr>
        <w:t>Conclusions</w:t>
      </w:r>
    </w:p>
    <w:p w:rsidR="00BB643C" w:rsidRPr="00AF07E0" w:rsidRDefault="00BB643C" w:rsidP="00B465E9">
      <w:pPr>
        <w:spacing w:line="480" w:lineRule="auto"/>
        <w:jc w:val="both"/>
        <w:rPr>
          <w:sz w:val="24"/>
        </w:rPr>
      </w:pPr>
      <w:r w:rsidRPr="00AF07E0">
        <w:rPr>
          <w:sz w:val="24"/>
        </w:rPr>
        <w:t xml:space="preserve">Toceranib phosphate is well tolerated in cats with the majority of individuals having VCOG grade I neutropenia or gastrointestinal signs. </w:t>
      </w:r>
      <w:r w:rsidR="00604FF4" w:rsidRPr="00AF07E0">
        <w:rPr>
          <w:sz w:val="24"/>
        </w:rPr>
        <w:t>Potential h</w:t>
      </w:r>
      <w:r w:rsidRPr="00AF07E0">
        <w:rPr>
          <w:sz w:val="24"/>
        </w:rPr>
        <w:t xml:space="preserve">epatotoxicity is of concern and may correlate with dose administered. Furthermore elevations in ALT </w:t>
      </w:r>
      <w:r w:rsidRPr="008F05EA">
        <w:rPr>
          <w:sz w:val="24"/>
        </w:rPr>
        <w:t>persist</w:t>
      </w:r>
      <w:r w:rsidR="00106D6C" w:rsidRPr="008F05EA">
        <w:rPr>
          <w:sz w:val="24"/>
        </w:rPr>
        <w:t>ed in two cats</w:t>
      </w:r>
      <w:r w:rsidRPr="00AF07E0">
        <w:rPr>
          <w:sz w:val="24"/>
        </w:rPr>
        <w:t xml:space="preserve"> after the cessation of therapy. </w:t>
      </w:r>
      <w:r w:rsidR="001C43D7" w:rsidRPr="00AF07E0">
        <w:rPr>
          <w:sz w:val="24"/>
        </w:rPr>
        <w:t xml:space="preserve">Cardiac </w:t>
      </w:r>
      <w:r w:rsidR="003556E9" w:rsidRPr="00AF07E0">
        <w:rPr>
          <w:sz w:val="24"/>
        </w:rPr>
        <w:t xml:space="preserve">disease developed in one cat: although this may have been coincidental </w:t>
      </w:r>
      <w:r w:rsidR="001C43D7" w:rsidRPr="00AF07E0">
        <w:rPr>
          <w:sz w:val="24"/>
        </w:rPr>
        <w:t>pr</w:t>
      </w:r>
      <w:r w:rsidRPr="00AF07E0">
        <w:rPr>
          <w:sz w:val="24"/>
        </w:rPr>
        <w:t>ospective trials are required to monitor systolic function in cats receiving toceranib therapy</w:t>
      </w:r>
      <w:r w:rsidR="001C43D7" w:rsidRPr="00AF07E0">
        <w:rPr>
          <w:sz w:val="24"/>
        </w:rPr>
        <w:t xml:space="preserve"> to assess whether there is cardiotoxicity</w:t>
      </w:r>
      <w:r w:rsidRPr="00AF07E0">
        <w:rPr>
          <w:sz w:val="24"/>
        </w:rPr>
        <w:t xml:space="preserve">. </w:t>
      </w:r>
      <w:r w:rsidR="001C43D7" w:rsidRPr="00AF07E0">
        <w:rPr>
          <w:sz w:val="24"/>
        </w:rPr>
        <w:t xml:space="preserve"> In addition, further </w:t>
      </w:r>
      <w:r w:rsidR="00604FF4" w:rsidRPr="00AF07E0">
        <w:rPr>
          <w:sz w:val="24"/>
        </w:rPr>
        <w:t>work investigating the toxicities associated with longer term administration of toceranib is</w:t>
      </w:r>
      <w:r w:rsidR="001C43D7" w:rsidRPr="00AF07E0">
        <w:rPr>
          <w:sz w:val="24"/>
        </w:rPr>
        <w:t xml:space="preserve"> warranted. </w:t>
      </w:r>
    </w:p>
    <w:p w:rsidR="00BB643C" w:rsidRPr="00AF07E0" w:rsidRDefault="00BB643C" w:rsidP="00B465E9">
      <w:pPr>
        <w:spacing w:line="480" w:lineRule="auto"/>
        <w:jc w:val="both"/>
        <w:rPr>
          <w:sz w:val="24"/>
        </w:rPr>
      </w:pPr>
      <w:r w:rsidRPr="00AF07E0">
        <w:rPr>
          <w:sz w:val="24"/>
        </w:rPr>
        <w:t xml:space="preserve"> Biological response is similar to that reported in dogs although this was a small cohort with advanced disease; further numbers are needed to investigate response. Toceranib therapy for oral squamous cell carcinoma does not appear to be effective</w:t>
      </w:r>
      <w:r w:rsidR="00106D6C">
        <w:rPr>
          <w:sz w:val="24"/>
        </w:rPr>
        <w:t xml:space="preserve">, at least in advanced disease </w:t>
      </w:r>
      <w:r w:rsidR="00106D6C" w:rsidRPr="008F05EA">
        <w:rPr>
          <w:sz w:val="24"/>
        </w:rPr>
        <w:t>in this cohort of cats</w:t>
      </w:r>
      <w:bookmarkStart w:id="0" w:name="_GoBack"/>
      <w:bookmarkEnd w:id="0"/>
      <w:r w:rsidR="00106D6C">
        <w:rPr>
          <w:sz w:val="24"/>
        </w:rPr>
        <w:t xml:space="preserve">. </w:t>
      </w:r>
    </w:p>
    <w:p w:rsidR="00BB643C" w:rsidRPr="00AF07E0" w:rsidRDefault="00BB643C" w:rsidP="00B465E9">
      <w:pPr>
        <w:spacing w:line="480" w:lineRule="auto"/>
        <w:jc w:val="both"/>
        <w:rPr>
          <w:sz w:val="24"/>
          <w:u w:val="single"/>
        </w:rPr>
      </w:pPr>
      <w:r w:rsidRPr="00AF07E0">
        <w:rPr>
          <w:sz w:val="24"/>
          <w:u w:val="single"/>
        </w:rPr>
        <w:t>Acknowledgements</w:t>
      </w:r>
    </w:p>
    <w:p w:rsidR="004668EC" w:rsidRPr="00AF07E0" w:rsidRDefault="004668EC" w:rsidP="00B465E9">
      <w:pPr>
        <w:spacing w:line="480" w:lineRule="auto"/>
        <w:jc w:val="both"/>
        <w:rPr>
          <w:sz w:val="24"/>
        </w:rPr>
      </w:pPr>
      <w:r w:rsidRPr="00AF07E0">
        <w:rPr>
          <w:sz w:val="24"/>
        </w:rPr>
        <w:lastRenderedPageBreak/>
        <w:t xml:space="preserve">We would like to acknowledge colleagues at </w:t>
      </w:r>
      <w:r w:rsidR="00604FF4" w:rsidRPr="00AF07E0">
        <w:rPr>
          <w:sz w:val="24"/>
        </w:rPr>
        <w:t>University</w:t>
      </w:r>
      <w:r w:rsidRPr="00AF07E0">
        <w:rPr>
          <w:sz w:val="24"/>
        </w:rPr>
        <w:t xml:space="preserve"> of Liverpool involve</w:t>
      </w:r>
      <w:r w:rsidR="00604FF4" w:rsidRPr="00AF07E0">
        <w:rPr>
          <w:sz w:val="24"/>
        </w:rPr>
        <w:t xml:space="preserve">d in the treatment of the cats in the Oncology Clinic. </w:t>
      </w:r>
    </w:p>
    <w:p w:rsidR="00BB643C" w:rsidRPr="00AF07E0" w:rsidRDefault="00BB643C" w:rsidP="00B465E9">
      <w:pPr>
        <w:spacing w:line="480" w:lineRule="auto"/>
        <w:jc w:val="both"/>
        <w:rPr>
          <w:sz w:val="24"/>
          <w:u w:val="single"/>
        </w:rPr>
      </w:pPr>
      <w:r w:rsidRPr="00AF07E0">
        <w:rPr>
          <w:sz w:val="24"/>
          <w:u w:val="single"/>
        </w:rPr>
        <w:t>Funding + Conflict of interest statements</w:t>
      </w:r>
    </w:p>
    <w:p w:rsidR="00BB643C" w:rsidRPr="00AF07E0" w:rsidRDefault="00BB643C" w:rsidP="00B465E9">
      <w:pPr>
        <w:spacing w:line="480" w:lineRule="auto"/>
        <w:jc w:val="both"/>
        <w:rPr>
          <w:sz w:val="24"/>
        </w:rPr>
      </w:pPr>
      <w:r w:rsidRPr="00AF07E0">
        <w:rPr>
          <w:sz w:val="24"/>
        </w:rPr>
        <w:t xml:space="preserve">No funding was received for this study. </w:t>
      </w:r>
      <w:r w:rsidR="00B06913" w:rsidRPr="00AF07E0">
        <w:rPr>
          <w:sz w:val="24"/>
        </w:rPr>
        <w:t>Laura Blackwood was a member of the Pfizer funded Animal Cancer Experts (Europe) group from 2009 to 2012.</w:t>
      </w:r>
    </w:p>
    <w:p w:rsidR="00BB643C" w:rsidRDefault="00BB643C" w:rsidP="00B465E9">
      <w:pPr>
        <w:spacing w:line="480" w:lineRule="auto"/>
        <w:jc w:val="both"/>
        <w:rPr>
          <w:b/>
        </w:rPr>
      </w:pPr>
    </w:p>
    <w:p w:rsidR="00BB643C" w:rsidRDefault="00BB643C" w:rsidP="00B465E9">
      <w:pPr>
        <w:spacing w:line="480" w:lineRule="auto"/>
        <w:jc w:val="both"/>
        <w:rPr>
          <w:b/>
        </w:rPr>
      </w:pPr>
    </w:p>
    <w:p w:rsidR="00673B9E" w:rsidRDefault="00673B9E" w:rsidP="00B465E9">
      <w:pPr>
        <w:spacing w:line="480" w:lineRule="auto"/>
        <w:jc w:val="both"/>
        <w:rPr>
          <w:b/>
        </w:rPr>
      </w:pPr>
    </w:p>
    <w:p w:rsidR="00673B9E" w:rsidRDefault="00673B9E" w:rsidP="00B465E9">
      <w:pPr>
        <w:spacing w:line="480" w:lineRule="auto"/>
        <w:jc w:val="both"/>
        <w:rPr>
          <w:b/>
        </w:rPr>
      </w:pPr>
    </w:p>
    <w:p w:rsidR="00673B9E" w:rsidRDefault="00673B9E" w:rsidP="00B465E9">
      <w:pPr>
        <w:spacing w:line="480" w:lineRule="auto"/>
        <w:jc w:val="both"/>
        <w:rPr>
          <w:b/>
        </w:rPr>
      </w:pPr>
    </w:p>
    <w:p w:rsidR="00673B9E" w:rsidRDefault="00673B9E" w:rsidP="00B465E9">
      <w:pPr>
        <w:spacing w:line="480" w:lineRule="auto"/>
        <w:jc w:val="both"/>
        <w:rPr>
          <w:b/>
        </w:rPr>
      </w:pPr>
    </w:p>
    <w:p w:rsidR="00BB643C" w:rsidRDefault="00BB643C" w:rsidP="00B465E9">
      <w:pPr>
        <w:spacing w:line="480" w:lineRule="auto"/>
        <w:jc w:val="both"/>
        <w:rPr>
          <w:b/>
        </w:rPr>
      </w:pPr>
    </w:p>
    <w:p w:rsidR="007412F0" w:rsidRDefault="007412F0">
      <w:pPr>
        <w:spacing w:after="0" w:line="240" w:lineRule="auto"/>
        <w:rPr>
          <w:u w:val="single"/>
        </w:rPr>
      </w:pPr>
      <w:r>
        <w:rPr>
          <w:u w:val="single"/>
        </w:rPr>
        <w:br w:type="page"/>
      </w:r>
    </w:p>
    <w:p w:rsidR="00BB643C" w:rsidRPr="009F3D2E" w:rsidRDefault="00BB643C" w:rsidP="00B465E9">
      <w:pPr>
        <w:spacing w:line="480" w:lineRule="auto"/>
        <w:jc w:val="both"/>
        <w:rPr>
          <w:u w:val="single"/>
        </w:rPr>
      </w:pPr>
      <w:r>
        <w:rPr>
          <w:u w:val="single"/>
        </w:rPr>
        <w:lastRenderedPageBreak/>
        <w:t>References</w:t>
      </w:r>
    </w:p>
    <w:p w:rsidR="00BD0D63" w:rsidRDefault="007D28BC" w:rsidP="00BD0D63">
      <w:pPr>
        <w:spacing w:after="0" w:line="240" w:lineRule="auto"/>
        <w:jc w:val="both"/>
        <w:rPr>
          <w:noProof/>
        </w:rPr>
      </w:pPr>
      <w:r>
        <w:fldChar w:fldCharType="begin"/>
      </w:r>
      <w:r w:rsidR="00BB643C">
        <w:instrText xml:space="preserve"> ADDIN EN.REFLIST </w:instrText>
      </w:r>
      <w:r>
        <w:fldChar w:fldCharType="separate"/>
      </w:r>
      <w:bookmarkStart w:id="1" w:name="_ENREF_1"/>
      <w:r w:rsidR="00BD0D63">
        <w:rPr>
          <w:noProof/>
        </w:rPr>
        <w:t>1.</w:t>
      </w:r>
      <w:r w:rsidR="00BD0D63">
        <w:rPr>
          <w:noProof/>
        </w:rPr>
        <w:tab/>
        <w:t>London CA, Hannah AL, Zadovoskaya R, Chien MB, Kollias-Baker C, Rosenberg M, et al. Phase I Dose-Escalating Study of SU11654, a Small Molecule Receptor Tyrosine Kinase Inhibitor, in Dogs with Spontaneous Malignancies. Clinical Cancer Research. 2003 July 1, 2003;9(7):2755-68.</w:t>
      </w:r>
      <w:bookmarkEnd w:id="1"/>
    </w:p>
    <w:p w:rsidR="00BD0D63" w:rsidRDefault="00BD0D63" w:rsidP="00BD0D63">
      <w:pPr>
        <w:spacing w:after="0" w:line="240" w:lineRule="auto"/>
        <w:jc w:val="both"/>
        <w:rPr>
          <w:noProof/>
        </w:rPr>
      </w:pPr>
      <w:bookmarkStart w:id="2" w:name="_ENREF_2"/>
      <w:r>
        <w:rPr>
          <w:noProof/>
        </w:rPr>
        <w:t>2.</w:t>
      </w:r>
      <w:r>
        <w:rPr>
          <w:noProof/>
        </w:rPr>
        <w:tab/>
        <w:t>Pryer NK, Lee LB, Zadovaskaya R, Yu X, Sukbuntherng J, Cherrington JM, et al. Proof of target for SU11654: inhibition of KIT phosphorylation in canine mast cell tumors. Clinical cancer research : an official journal of the American Association for Cancer Research. 2003 Nov 15;9(15):5729-34.</w:t>
      </w:r>
      <w:bookmarkEnd w:id="2"/>
    </w:p>
    <w:p w:rsidR="00BD0D63" w:rsidRDefault="00BD0D63" w:rsidP="00BD0D63">
      <w:pPr>
        <w:spacing w:after="0" w:line="240" w:lineRule="auto"/>
        <w:jc w:val="both"/>
        <w:rPr>
          <w:noProof/>
        </w:rPr>
      </w:pPr>
      <w:bookmarkStart w:id="3" w:name="_ENREF_3"/>
      <w:r>
        <w:rPr>
          <w:noProof/>
        </w:rPr>
        <w:t>3.</w:t>
      </w:r>
      <w:r>
        <w:rPr>
          <w:noProof/>
        </w:rPr>
        <w:tab/>
        <w:t>Motzer RJ, Michaelson MD, Redman BG, Hudes GR, Wilding G, Figlin RA, et al. Activity of SU11248, a multitargeted inhibitor of vascular endothelial growth factor receptor and platelet-derived growth factor receptor, in patients with metastatic renal cell carcinoma. Journal of clinical oncology : official journal of the American Society of Clinical Oncology. 2006 Jan 1;24(1):16-24.</w:t>
      </w:r>
      <w:bookmarkEnd w:id="3"/>
    </w:p>
    <w:p w:rsidR="00BD0D63" w:rsidRDefault="00BD0D63" w:rsidP="00BD0D63">
      <w:pPr>
        <w:spacing w:after="0" w:line="240" w:lineRule="auto"/>
        <w:jc w:val="both"/>
        <w:rPr>
          <w:noProof/>
        </w:rPr>
      </w:pPr>
      <w:bookmarkStart w:id="4" w:name="_ENREF_4"/>
      <w:r>
        <w:rPr>
          <w:noProof/>
        </w:rPr>
        <w:t>4.</w:t>
      </w:r>
      <w:r>
        <w:rPr>
          <w:noProof/>
        </w:rPr>
        <w:tab/>
        <w:t>London CA, Malpas PB, Wood-Follis SL, Boucher JF, Rusk AW, Rosenberg MP, et al. Multi-center, Placebo-controlled, Double-blind, Randomized Study of Oral Toceranib Phosphate (SU11654), a Receptor Tyrosine Kinase Inhibitor, for the Treatment of Dogs with Recurrent (Either Local or Distant) Mast Cell Tumor Following Surgical Excision. Clinical Cancer Research. 2009 June 1, 2009;15(11):3856-65.</w:t>
      </w:r>
      <w:bookmarkEnd w:id="4"/>
    </w:p>
    <w:p w:rsidR="00FF4F70" w:rsidRDefault="00BD0D63" w:rsidP="00FF4F70">
      <w:pPr>
        <w:spacing w:line="240" w:lineRule="auto"/>
        <w:jc w:val="both"/>
        <w:rPr>
          <w:noProof/>
        </w:rPr>
      </w:pPr>
      <w:bookmarkStart w:id="5" w:name="_ENREF_5"/>
      <w:r>
        <w:rPr>
          <w:noProof/>
        </w:rPr>
        <w:t>5.</w:t>
      </w:r>
      <w:r>
        <w:rPr>
          <w:noProof/>
        </w:rPr>
        <w:tab/>
        <w:t>Bernabe LF, Portela R, Nguyen S, Kisseberth WC, Pennell M, Yancey MF, et al. Evaluation of the adverse event profile and pharmacodynamics of toceranib phosphate administered to dogs with solid tumors at doses below the maximum tolerated dose. BMC veterinary research. [Research Support, N.I.H., Extramural</w:t>
      </w:r>
      <w:r w:rsidR="00FF4F70">
        <w:rPr>
          <w:noProof/>
        </w:rPr>
        <w:t xml:space="preserve"> </w:t>
      </w:r>
      <w:r>
        <w:rPr>
          <w:noProof/>
        </w:rPr>
        <w:t>Research Support, Non-U.S. Gov't]. 2013;9:190.</w:t>
      </w:r>
      <w:bookmarkStart w:id="6" w:name="_ENREF_6"/>
      <w:bookmarkEnd w:id="5"/>
    </w:p>
    <w:p w:rsidR="00BD0D63" w:rsidRDefault="00BD0D63" w:rsidP="00FF4F70">
      <w:pPr>
        <w:spacing w:line="240" w:lineRule="auto"/>
        <w:jc w:val="both"/>
        <w:rPr>
          <w:noProof/>
        </w:rPr>
      </w:pPr>
      <w:r>
        <w:rPr>
          <w:noProof/>
        </w:rPr>
        <w:t>6.</w:t>
      </w:r>
      <w:r>
        <w:rPr>
          <w:noProof/>
        </w:rPr>
        <w:tab/>
        <w:t>Ewer MS, Suter TM, Lenihan DJ, Niculescu L, Breazna A, Demetri GD, et al. Cardiovascular events among 1090 cancer patients treated with sunitinib, interferon, or placebo: a comprehensive adjudicated database analysis demonstrating clinically meaningful reversibility of cardiac events. European journal of cancer (Oxford, England : 1990). 2014 Aug;50(12):2162-70.</w:t>
      </w:r>
      <w:bookmarkEnd w:id="6"/>
    </w:p>
    <w:p w:rsidR="00BD0D63" w:rsidRDefault="00BD0D63" w:rsidP="00BD0D63">
      <w:pPr>
        <w:spacing w:after="0" w:line="240" w:lineRule="auto"/>
        <w:jc w:val="both"/>
        <w:rPr>
          <w:noProof/>
        </w:rPr>
      </w:pPr>
      <w:bookmarkStart w:id="7" w:name="_ENREF_7"/>
      <w:r>
        <w:rPr>
          <w:noProof/>
        </w:rPr>
        <w:t>7.</w:t>
      </w:r>
      <w:r>
        <w:rPr>
          <w:noProof/>
        </w:rPr>
        <w:tab/>
        <w:t>Di Lorenzo G, Autorino R, Bruni G, Carteni G, Ricevuto E, Tudini M, et al. Cardiovascular toxicity following sunitinib therapy in metastatic renal cell carcinoma: a multicenter analysis. Annals of oncology : official journal of the European Society for Medical Oncology / ESMO. 2009 Sep;20(9):1535-42.</w:t>
      </w:r>
      <w:bookmarkEnd w:id="7"/>
    </w:p>
    <w:p w:rsidR="00BD0D63" w:rsidRDefault="00BD0D63" w:rsidP="00BD0D63">
      <w:pPr>
        <w:spacing w:after="0" w:line="240" w:lineRule="auto"/>
        <w:jc w:val="both"/>
        <w:rPr>
          <w:noProof/>
        </w:rPr>
      </w:pPr>
      <w:bookmarkStart w:id="8" w:name="_ENREF_8"/>
      <w:r>
        <w:rPr>
          <w:noProof/>
        </w:rPr>
        <w:t>8.</w:t>
      </w:r>
      <w:r>
        <w:rPr>
          <w:noProof/>
        </w:rPr>
        <w:tab/>
        <w:t>Sella A, Hercbergs AH, Hanovich E, Kovel S. Does sunitinib-induced hypothyroidism play a role in the activity of sunitinib in metastatic renal cell carcinoma? Chemotherapy. 2012;58(3):200-5.</w:t>
      </w:r>
      <w:bookmarkEnd w:id="8"/>
    </w:p>
    <w:p w:rsidR="00BD0D63" w:rsidRDefault="00BD0D63" w:rsidP="00BD0D63">
      <w:pPr>
        <w:spacing w:after="0" w:line="240" w:lineRule="auto"/>
        <w:jc w:val="both"/>
        <w:rPr>
          <w:noProof/>
        </w:rPr>
      </w:pPr>
      <w:bookmarkStart w:id="9" w:name="_ENREF_9"/>
      <w:r>
        <w:rPr>
          <w:noProof/>
        </w:rPr>
        <w:lastRenderedPageBreak/>
        <w:t>9.</w:t>
      </w:r>
      <w:r>
        <w:rPr>
          <w:noProof/>
        </w:rPr>
        <w:tab/>
        <w:t>Daly M, Sheppard S, Cohen N, Nabity M, Moussy A, Hermine O, et al. Safety of masitinib mesylate in healthy cats. Journal of veterinary internal medicine / American College of Veterinary Internal Medicine. 2011 Mar-Apr;25(2):297-302.</w:t>
      </w:r>
      <w:bookmarkEnd w:id="9"/>
    </w:p>
    <w:p w:rsidR="00BD0D63" w:rsidRDefault="00BD0D63" w:rsidP="00BD0D63">
      <w:pPr>
        <w:spacing w:after="0" w:line="240" w:lineRule="auto"/>
        <w:jc w:val="both"/>
        <w:rPr>
          <w:noProof/>
        </w:rPr>
      </w:pPr>
      <w:bookmarkStart w:id="10" w:name="_ENREF_10"/>
      <w:r>
        <w:rPr>
          <w:noProof/>
        </w:rPr>
        <w:t>10.</w:t>
      </w:r>
      <w:r>
        <w:rPr>
          <w:noProof/>
        </w:rPr>
        <w:tab/>
        <w:t>Eisenhauer EA, Therasse P, Bogaerts J, Schwartz LH, Sargent D, Ford R, et al. New response evaluation criteria in solid tumours: revised RECIST guideline (version 1.1). European journal of cancer (Oxford, England : 1990). [Practice Guideline]. 2009 Jan;45(2):228-47.</w:t>
      </w:r>
      <w:bookmarkEnd w:id="10"/>
    </w:p>
    <w:p w:rsidR="00BD0D63" w:rsidRDefault="00BD0D63" w:rsidP="00BD0D63">
      <w:pPr>
        <w:spacing w:after="0" w:line="240" w:lineRule="auto"/>
        <w:jc w:val="both"/>
        <w:rPr>
          <w:noProof/>
        </w:rPr>
      </w:pPr>
      <w:bookmarkStart w:id="11" w:name="_ENREF_11"/>
      <w:r>
        <w:rPr>
          <w:noProof/>
        </w:rPr>
        <w:t>11.</w:t>
      </w:r>
      <w:r>
        <w:rPr>
          <w:noProof/>
        </w:rPr>
        <w:tab/>
        <w:t>Iacovelli R, Palazzo A, Procopio G, Santoni M, Trenta P, De Benedetto A, et al. Incidence and relative risk of hepatic toxicity in patients treated with anti-angiogenic tyrosine kinase inhibitors for malignancy. British journal of clinical pharmacology. 2014 Jun;77(6):929-38.</w:t>
      </w:r>
      <w:bookmarkEnd w:id="11"/>
    </w:p>
    <w:p w:rsidR="00BD0D63" w:rsidRDefault="00BD0D63" w:rsidP="00BD0D63">
      <w:pPr>
        <w:spacing w:after="0" w:line="240" w:lineRule="auto"/>
        <w:jc w:val="both"/>
        <w:rPr>
          <w:noProof/>
        </w:rPr>
      </w:pPr>
      <w:bookmarkStart w:id="12" w:name="_ENREF_12"/>
      <w:r>
        <w:rPr>
          <w:noProof/>
        </w:rPr>
        <w:t>12.</w:t>
      </w:r>
      <w:r>
        <w:rPr>
          <w:noProof/>
        </w:rPr>
        <w:tab/>
        <w:t>Haas NB, Manola J, Ky B, Flaherty KT, Uzzo RG, Kane CJ, et al. Effects of Adjuvant Sorafenib and Sunitinib on Cardiac Function in Renal Cell Carcinoma Patients without Overt Metastases: Results from ASSURE, ECOG 2805. Clinical cancer research : an official journal of the American Association for Cancer Research. 2015 May 12.</w:t>
      </w:r>
      <w:bookmarkEnd w:id="12"/>
    </w:p>
    <w:p w:rsidR="00BD0D63" w:rsidRDefault="00BD0D63" w:rsidP="00BD0D63">
      <w:pPr>
        <w:spacing w:after="0" w:line="240" w:lineRule="auto"/>
        <w:jc w:val="both"/>
        <w:rPr>
          <w:noProof/>
        </w:rPr>
      </w:pPr>
      <w:bookmarkStart w:id="13" w:name="_ENREF_13"/>
      <w:r>
        <w:rPr>
          <w:noProof/>
        </w:rPr>
        <w:t>13.</w:t>
      </w:r>
      <w:r>
        <w:rPr>
          <w:noProof/>
        </w:rPr>
        <w:tab/>
        <w:t>Chintalgattu V, Rees ML, Culver JC, Goel A, Jiffar T, Zhang J, et al. Coronary microvascular pericytes are the cellular target of sunitinib malate-induced cardiotoxicity. Science translational medicine. 2013 May 29;5(187):187ra69.</w:t>
      </w:r>
      <w:bookmarkEnd w:id="13"/>
    </w:p>
    <w:p w:rsidR="00BD0D63" w:rsidRDefault="00BD0D63" w:rsidP="00BD0D63">
      <w:pPr>
        <w:spacing w:after="0" w:line="240" w:lineRule="auto"/>
        <w:jc w:val="both"/>
        <w:rPr>
          <w:noProof/>
        </w:rPr>
      </w:pPr>
      <w:bookmarkStart w:id="14" w:name="_ENREF_14"/>
      <w:r>
        <w:rPr>
          <w:noProof/>
        </w:rPr>
        <w:t>14.</w:t>
      </w:r>
      <w:r>
        <w:rPr>
          <w:noProof/>
        </w:rPr>
        <w:tab/>
        <w:t>Gundler S, Tidholm A, Haggstrom J. Prevalence of myocardial hypertrophy in a population of asymptomatic Swedish Maine coon cats. Acta veterinaria Scandinavica. 2008;50:22.</w:t>
      </w:r>
      <w:bookmarkEnd w:id="14"/>
    </w:p>
    <w:p w:rsidR="00BD0D63" w:rsidRDefault="00BD0D63" w:rsidP="00BD0D63">
      <w:pPr>
        <w:spacing w:after="0" w:line="240" w:lineRule="auto"/>
        <w:jc w:val="both"/>
        <w:rPr>
          <w:noProof/>
        </w:rPr>
      </w:pPr>
      <w:bookmarkStart w:id="15" w:name="_ENREF_15"/>
      <w:r>
        <w:rPr>
          <w:noProof/>
        </w:rPr>
        <w:t>15.</w:t>
      </w:r>
      <w:r>
        <w:rPr>
          <w:noProof/>
        </w:rPr>
        <w:tab/>
        <w:t>Riesen SC, Kovacevic A, Lombard CW, Amberger C. Echocardiographic screening of purebred cats: an overview from 2002 to 2005. Schweizer Archiv fur Tierheilkunde. 2007 Feb;149(2):73-6.</w:t>
      </w:r>
      <w:bookmarkEnd w:id="15"/>
    </w:p>
    <w:p w:rsidR="00BD0D63" w:rsidRDefault="00BD0D63" w:rsidP="00BD0D63">
      <w:pPr>
        <w:spacing w:after="0" w:line="240" w:lineRule="auto"/>
        <w:jc w:val="both"/>
        <w:rPr>
          <w:noProof/>
        </w:rPr>
      </w:pPr>
      <w:bookmarkStart w:id="16" w:name="_ENREF_16"/>
      <w:r>
        <w:rPr>
          <w:noProof/>
        </w:rPr>
        <w:t>16.</w:t>
      </w:r>
      <w:r>
        <w:rPr>
          <w:noProof/>
        </w:rPr>
        <w:tab/>
        <w:t>Paige CF, Abbott JA, Elvinger F, Pyle RL. Prevalence of cardiomyopathy in apparently healthy cats. Journal of the American Veterinary Medical Association. [Research Support, Non-U.S. Gov't]. 2009 Jun 1;234(11):1398-403.</w:t>
      </w:r>
      <w:bookmarkEnd w:id="16"/>
    </w:p>
    <w:p w:rsidR="00BD0D63" w:rsidRDefault="00BD0D63" w:rsidP="00BD0D63">
      <w:pPr>
        <w:spacing w:after="0" w:line="240" w:lineRule="auto"/>
        <w:jc w:val="both"/>
        <w:rPr>
          <w:noProof/>
        </w:rPr>
      </w:pPr>
      <w:bookmarkStart w:id="17" w:name="_ENREF_17"/>
      <w:r>
        <w:rPr>
          <w:noProof/>
        </w:rPr>
        <w:t>17.</w:t>
      </w:r>
      <w:r>
        <w:rPr>
          <w:noProof/>
        </w:rPr>
        <w:tab/>
        <w:t>London CA, Hannah AL, Zadovoskaya R, Chien MB, Kollias-Baker C, Rosenberg M, et al. Phase I dose-escalating study of SU11654, a small molecule receptor tyrosine kinase inhibitor, in dogs with spontaneous malignancies. Clinical cancer research : an official journal of the American Association for Cancer Research. 2003 Jul;9(7):2755-68.</w:t>
      </w:r>
      <w:bookmarkEnd w:id="17"/>
    </w:p>
    <w:p w:rsidR="00BD0D63" w:rsidRDefault="00BD0D63" w:rsidP="00BD0D63">
      <w:pPr>
        <w:spacing w:after="0" w:line="240" w:lineRule="auto"/>
        <w:jc w:val="both"/>
        <w:rPr>
          <w:noProof/>
        </w:rPr>
      </w:pPr>
      <w:bookmarkStart w:id="18" w:name="_ENREF_18"/>
      <w:r>
        <w:rPr>
          <w:noProof/>
        </w:rPr>
        <w:t>18.</w:t>
      </w:r>
      <w:r>
        <w:rPr>
          <w:noProof/>
        </w:rPr>
        <w:tab/>
        <w:t>London C, Mathie T, Stingle N, Clifford C, Haney S, Klein MK, et al. Preliminary evidence for biologic activity of toceranib phosphate (Palladia((R))) in solid tumours. Veterinary and comparative oncology. 2012 Sep;10(3):194-205.</w:t>
      </w:r>
      <w:bookmarkEnd w:id="18"/>
    </w:p>
    <w:p w:rsidR="00BD0D63" w:rsidRDefault="00BD0D63" w:rsidP="00BD0D63">
      <w:pPr>
        <w:spacing w:line="240" w:lineRule="auto"/>
        <w:jc w:val="both"/>
        <w:rPr>
          <w:noProof/>
        </w:rPr>
      </w:pPr>
      <w:bookmarkStart w:id="19" w:name="_ENREF_19"/>
      <w:r>
        <w:rPr>
          <w:noProof/>
        </w:rPr>
        <w:t>19.</w:t>
      </w:r>
      <w:r>
        <w:rPr>
          <w:noProof/>
        </w:rPr>
        <w:tab/>
        <w:t>London CA, Malpas PB, Wood-Follis SL, Boucher JF, Rusk AW, Rosenberg MP, et al. Multi-center, placebo-controlled, double-blind, randomized study of oral toceranib phosphate (SU11654), a receptor tyrosine kinase inhibitor, for the treatment of dogs with recurrent (either local or distant) mast cell tumor following surgical excision. Clinical cancer research : an official journal of the American Association for Cancer Research. 2009 Jun 1;15(11):3856-65.</w:t>
      </w:r>
      <w:bookmarkEnd w:id="19"/>
    </w:p>
    <w:p w:rsidR="00BD0D63" w:rsidRDefault="00BD0D63" w:rsidP="00BD0D63">
      <w:pPr>
        <w:spacing w:line="240" w:lineRule="auto"/>
        <w:jc w:val="both"/>
        <w:rPr>
          <w:noProof/>
        </w:rPr>
      </w:pPr>
    </w:p>
    <w:p w:rsidR="00BB643C" w:rsidRPr="00411973" w:rsidRDefault="007D28BC" w:rsidP="00B465E9">
      <w:pPr>
        <w:spacing w:line="480" w:lineRule="auto"/>
        <w:jc w:val="both"/>
      </w:pPr>
      <w:r>
        <w:fldChar w:fldCharType="end"/>
      </w:r>
    </w:p>
    <w:sectPr w:rsidR="00BB643C" w:rsidRPr="00411973" w:rsidSect="00D202B7">
      <w:pgSz w:w="11906" w:h="16838" w:code="9"/>
      <w:pgMar w:top="2835" w:right="1701" w:bottom="2835" w:left="1701" w:header="709" w:footer="709" w:gutter="0"/>
      <w:lnNumType w:countBy="1" w:restart="continuous"/>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19F7" w:rsidRDefault="009119F7" w:rsidP="00F7391F">
      <w:pPr>
        <w:spacing w:after="0" w:line="240" w:lineRule="auto"/>
      </w:pPr>
      <w:r>
        <w:separator/>
      </w:r>
    </w:p>
  </w:endnote>
  <w:endnote w:type="continuationSeparator" w:id="0">
    <w:p w:rsidR="009119F7" w:rsidRDefault="009119F7" w:rsidP="00F73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19F7" w:rsidRDefault="009119F7" w:rsidP="00F7391F">
      <w:pPr>
        <w:spacing w:after="0" w:line="240" w:lineRule="auto"/>
      </w:pPr>
      <w:r>
        <w:separator/>
      </w:r>
    </w:p>
  </w:footnote>
  <w:footnote w:type="continuationSeparator" w:id="0">
    <w:p w:rsidR="009119F7" w:rsidRDefault="009119F7" w:rsidP="00F739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74A890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FCF6291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79E4ADD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79B0BD1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719AB3B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C2EB5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79062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63CB73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09271EC"/>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8DA3E6A"/>
    <w:lvl w:ilvl="0">
      <w:start w:val="1"/>
      <w:numFmt w:val="bullet"/>
      <w:lvlText w:val=""/>
      <w:lvlJc w:val="left"/>
      <w:pPr>
        <w:tabs>
          <w:tab w:val="num" w:pos="360"/>
        </w:tabs>
        <w:ind w:left="360" w:hanging="360"/>
      </w:pPr>
      <w:rPr>
        <w:rFonts w:ascii="Symbol" w:hAnsi="Symbol" w:hint="default"/>
      </w:rPr>
    </w:lvl>
  </w:abstractNum>
  <w:abstractNum w:abstractNumId="10">
    <w:nsid w:val="23AE7066"/>
    <w:multiLevelType w:val="hybridMultilevel"/>
    <w:tmpl w:val="795AF840"/>
    <w:lvl w:ilvl="0" w:tplc="2B582CF8">
      <w:start w:val="1"/>
      <w:numFmt w:val="upperLetter"/>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BBF06F4"/>
    <w:multiLevelType w:val="hybridMultilevel"/>
    <w:tmpl w:val="ECE2480C"/>
    <w:lvl w:ilvl="0" w:tplc="29FC3022">
      <w:start w:val="1"/>
      <w:numFmt w:val="upperLetter"/>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twa2xasxezelew5xdp9zsu9assr5wdpr22&quot;&gt;Feline toceranib toxicity paper&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20&lt;/item&gt;&lt;item&gt;21&lt;/item&gt;&lt;/record-ids&gt;&lt;/item&gt;&lt;/Libraries&gt;"/>
  </w:docVars>
  <w:rsids>
    <w:rsidRoot w:val="00F277E2"/>
    <w:rsid w:val="00001934"/>
    <w:rsid w:val="000042E8"/>
    <w:rsid w:val="00011406"/>
    <w:rsid w:val="00012D4C"/>
    <w:rsid w:val="000220D0"/>
    <w:rsid w:val="00027A35"/>
    <w:rsid w:val="00043A5D"/>
    <w:rsid w:val="00071524"/>
    <w:rsid w:val="000878B0"/>
    <w:rsid w:val="00087B0F"/>
    <w:rsid w:val="000A0482"/>
    <w:rsid w:val="000C7DD8"/>
    <w:rsid w:val="00106D6C"/>
    <w:rsid w:val="00113A49"/>
    <w:rsid w:val="00124DF1"/>
    <w:rsid w:val="00134627"/>
    <w:rsid w:val="00181149"/>
    <w:rsid w:val="001C43D7"/>
    <w:rsid w:val="001C67D3"/>
    <w:rsid w:val="001E09CC"/>
    <w:rsid w:val="001E0AE2"/>
    <w:rsid w:val="001F0E8B"/>
    <w:rsid w:val="00246F6E"/>
    <w:rsid w:val="002512E1"/>
    <w:rsid w:val="00256849"/>
    <w:rsid w:val="00266F9E"/>
    <w:rsid w:val="002849F0"/>
    <w:rsid w:val="00294E11"/>
    <w:rsid w:val="002A72D0"/>
    <w:rsid w:val="002D2508"/>
    <w:rsid w:val="002E63D2"/>
    <w:rsid w:val="00303E25"/>
    <w:rsid w:val="00342C50"/>
    <w:rsid w:val="00354C30"/>
    <w:rsid w:val="003556E9"/>
    <w:rsid w:val="0036290F"/>
    <w:rsid w:val="003736E0"/>
    <w:rsid w:val="003A635C"/>
    <w:rsid w:val="003C0C4A"/>
    <w:rsid w:val="003C0FAA"/>
    <w:rsid w:val="003C16CA"/>
    <w:rsid w:val="003C5149"/>
    <w:rsid w:val="00400753"/>
    <w:rsid w:val="00411973"/>
    <w:rsid w:val="004605B8"/>
    <w:rsid w:val="00465578"/>
    <w:rsid w:val="004668EC"/>
    <w:rsid w:val="00474EB3"/>
    <w:rsid w:val="004B4FE3"/>
    <w:rsid w:val="004D483F"/>
    <w:rsid w:val="004E1788"/>
    <w:rsid w:val="00532431"/>
    <w:rsid w:val="0053482C"/>
    <w:rsid w:val="0053501F"/>
    <w:rsid w:val="005378ED"/>
    <w:rsid w:val="0055432E"/>
    <w:rsid w:val="00566AE4"/>
    <w:rsid w:val="005766D4"/>
    <w:rsid w:val="005A07A8"/>
    <w:rsid w:val="005A2988"/>
    <w:rsid w:val="005E78BF"/>
    <w:rsid w:val="005F49B7"/>
    <w:rsid w:val="00604FF4"/>
    <w:rsid w:val="00673B9E"/>
    <w:rsid w:val="006762D9"/>
    <w:rsid w:val="006C7E3B"/>
    <w:rsid w:val="006D5542"/>
    <w:rsid w:val="006E312C"/>
    <w:rsid w:val="006E5456"/>
    <w:rsid w:val="006F0E2B"/>
    <w:rsid w:val="006F225B"/>
    <w:rsid w:val="006F5C1A"/>
    <w:rsid w:val="00700990"/>
    <w:rsid w:val="007155AB"/>
    <w:rsid w:val="007412F0"/>
    <w:rsid w:val="00742E10"/>
    <w:rsid w:val="00793E89"/>
    <w:rsid w:val="00796807"/>
    <w:rsid w:val="007A4E7B"/>
    <w:rsid w:val="007D28BC"/>
    <w:rsid w:val="00800A21"/>
    <w:rsid w:val="008372AB"/>
    <w:rsid w:val="008930E0"/>
    <w:rsid w:val="008A1F1B"/>
    <w:rsid w:val="008C1378"/>
    <w:rsid w:val="008C4299"/>
    <w:rsid w:val="008D32DE"/>
    <w:rsid w:val="008E528C"/>
    <w:rsid w:val="008F05EA"/>
    <w:rsid w:val="0090726B"/>
    <w:rsid w:val="009119F7"/>
    <w:rsid w:val="0091713C"/>
    <w:rsid w:val="00936E3B"/>
    <w:rsid w:val="0096506B"/>
    <w:rsid w:val="00971290"/>
    <w:rsid w:val="00993865"/>
    <w:rsid w:val="009C0175"/>
    <w:rsid w:val="009C461F"/>
    <w:rsid w:val="009C7D51"/>
    <w:rsid w:val="009D4D67"/>
    <w:rsid w:val="009F3D2E"/>
    <w:rsid w:val="009F7AAA"/>
    <w:rsid w:val="00A4048E"/>
    <w:rsid w:val="00A40FC1"/>
    <w:rsid w:val="00A67C93"/>
    <w:rsid w:val="00AA2D41"/>
    <w:rsid w:val="00AE3CF6"/>
    <w:rsid w:val="00AF07E0"/>
    <w:rsid w:val="00AF1B6B"/>
    <w:rsid w:val="00B06913"/>
    <w:rsid w:val="00B32A86"/>
    <w:rsid w:val="00B3577A"/>
    <w:rsid w:val="00B434B9"/>
    <w:rsid w:val="00B465E9"/>
    <w:rsid w:val="00B948F5"/>
    <w:rsid w:val="00BB124B"/>
    <w:rsid w:val="00BB19F1"/>
    <w:rsid w:val="00BB643C"/>
    <w:rsid w:val="00BD0D63"/>
    <w:rsid w:val="00BD700A"/>
    <w:rsid w:val="00BE6D86"/>
    <w:rsid w:val="00C53A18"/>
    <w:rsid w:val="00C563EE"/>
    <w:rsid w:val="00C727B1"/>
    <w:rsid w:val="00C9044E"/>
    <w:rsid w:val="00C9372E"/>
    <w:rsid w:val="00CB28A6"/>
    <w:rsid w:val="00CD750F"/>
    <w:rsid w:val="00D0086F"/>
    <w:rsid w:val="00D00C1A"/>
    <w:rsid w:val="00D100E1"/>
    <w:rsid w:val="00D17951"/>
    <w:rsid w:val="00D202B7"/>
    <w:rsid w:val="00D2047B"/>
    <w:rsid w:val="00D52BB8"/>
    <w:rsid w:val="00D90379"/>
    <w:rsid w:val="00DA4E7E"/>
    <w:rsid w:val="00DD612F"/>
    <w:rsid w:val="00DD6F0C"/>
    <w:rsid w:val="00E6264A"/>
    <w:rsid w:val="00E95431"/>
    <w:rsid w:val="00E97A78"/>
    <w:rsid w:val="00EA18A7"/>
    <w:rsid w:val="00EC2E20"/>
    <w:rsid w:val="00F12975"/>
    <w:rsid w:val="00F1711E"/>
    <w:rsid w:val="00F277E2"/>
    <w:rsid w:val="00F406CE"/>
    <w:rsid w:val="00F52109"/>
    <w:rsid w:val="00F7391F"/>
    <w:rsid w:val="00F749F4"/>
    <w:rsid w:val="00F75412"/>
    <w:rsid w:val="00F913B0"/>
    <w:rsid w:val="00F97463"/>
    <w:rsid w:val="00FF4F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D51"/>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E3CF6"/>
    <w:rPr>
      <w:rFonts w:cs="Times New Roman"/>
      <w:color w:val="0000FF"/>
      <w:u w:val="single"/>
    </w:rPr>
  </w:style>
  <w:style w:type="character" w:styleId="LineNumber">
    <w:name w:val="line number"/>
    <w:basedOn w:val="DefaultParagraphFont"/>
    <w:uiPriority w:val="99"/>
    <w:rsid w:val="00B465E9"/>
    <w:rPr>
      <w:rFonts w:cs="Times New Roman"/>
    </w:rPr>
  </w:style>
  <w:style w:type="table" w:styleId="TableGrid">
    <w:name w:val="Table Grid"/>
    <w:basedOn w:val="TableNormal"/>
    <w:uiPriority w:val="99"/>
    <w:locked/>
    <w:rsid w:val="005A2988"/>
    <w:pPr>
      <w:spacing w:after="200" w:line="276"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2C50"/>
    <w:rPr>
      <w:sz w:val="16"/>
      <w:szCs w:val="16"/>
    </w:rPr>
  </w:style>
  <w:style w:type="paragraph" w:styleId="CommentText">
    <w:name w:val="annotation text"/>
    <w:basedOn w:val="Normal"/>
    <w:link w:val="CommentTextChar"/>
    <w:uiPriority w:val="99"/>
    <w:semiHidden/>
    <w:unhideWhenUsed/>
    <w:rsid w:val="00342C50"/>
    <w:rPr>
      <w:sz w:val="20"/>
      <w:szCs w:val="20"/>
    </w:rPr>
  </w:style>
  <w:style w:type="character" w:customStyle="1" w:styleId="CommentTextChar">
    <w:name w:val="Comment Text Char"/>
    <w:basedOn w:val="DefaultParagraphFont"/>
    <w:link w:val="CommentText"/>
    <w:uiPriority w:val="99"/>
    <w:semiHidden/>
    <w:rsid w:val="00342C50"/>
    <w:rPr>
      <w:sz w:val="20"/>
      <w:szCs w:val="20"/>
      <w:lang w:eastAsia="en-US"/>
    </w:rPr>
  </w:style>
  <w:style w:type="paragraph" w:styleId="CommentSubject">
    <w:name w:val="annotation subject"/>
    <w:basedOn w:val="CommentText"/>
    <w:next w:val="CommentText"/>
    <w:link w:val="CommentSubjectChar"/>
    <w:uiPriority w:val="99"/>
    <w:semiHidden/>
    <w:unhideWhenUsed/>
    <w:rsid w:val="00342C50"/>
    <w:rPr>
      <w:b/>
      <w:bCs/>
    </w:rPr>
  </w:style>
  <w:style w:type="character" w:customStyle="1" w:styleId="CommentSubjectChar">
    <w:name w:val="Comment Subject Char"/>
    <w:basedOn w:val="CommentTextChar"/>
    <w:link w:val="CommentSubject"/>
    <w:uiPriority w:val="99"/>
    <w:semiHidden/>
    <w:rsid w:val="00342C50"/>
    <w:rPr>
      <w:b/>
      <w:bCs/>
      <w:sz w:val="20"/>
      <w:szCs w:val="20"/>
      <w:lang w:eastAsia="en-US"/>
    </w:rPr>
  </w:style>
  <w:style w:type="paragraph" w:styleId="BalloonText">
    <w:name w:val="Balloon Text"/>
    <w:basedOn w:val="Normal"/>
    <w:link w:val="BalloonTextChar"/>
    <w:uiPriority w:val="99"/>
    <w:semiHidden/>
    <w:unhideWhenUsed/>
    <w:rsid w:val="00342C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C50"/>
    <w:rPr>
      <w:rFonts w:ascii="Tahoma" w:hAnsi="Tahoma" w:cs="Tahoma"/>
      <w:sz w:val="16"/>
      <w:szCs w:val="16"/>
      <w:lang w:eastAsia="en-US"/>
    </w:rPr>
  </w:style>
  <w:style w:type="paragraph" w:styleId="ListParagraph">
    <w:name w:val="List Paragraph"/>
    <w:basedOn w:val="Normal"/>
    <w:uiPriority w:val="34"/>
    <w:qFormat/>
    <w:rsid w:val="00BE6D86"/>
    <w:pPr>
      <w:ind w:left="720"/>
      <w:contextualSpacing/>
    </w:pPr>
  </w:style>
  <w:style w:type="paragraph" w:styleId="FootnoteText">
    <w:name w:val="footnote text"/>
    <w:basedOn w:val="Normal"/>
    <w:link w:val="FootnoteTextChar"/>
    <w:uiPriority w:val="99"/>
    <w:semiHidden/>
    <w:unhideWhenUsed/>
    <w:rsid w:val="00F739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391F"/>
    <w:rPr>
      <w:sz w:val="20"/>
      <w:szCs w:val="20"/>
      <w:lang w:eastAsia="en-US"/>
    </w:rPr>
  </w:style>
  <w:style w:type="character" w:styleId="FootnoteReference">
    <w:name w:val="footnote reference"/>
    <w:basedOn w:val="DefaultParagraphFont"/>
    <w:uiPriority w:val="99"/>
    <w:semiHidden/>
    <w:unhideWhenUsed/>
    <w:rsid w:val="00F7391F"/>
    <w:rPr>
      <w:vertAlign w:val="superscript"/>
    </w:rPr>
  </w:style>
  <w:style w:type="paragraph" w:styleId="NoSpacing">
    <w:name w:val="No Spacing"/>
    <w:link w:val="NoSpacingChar"/>
    <w:uiPriority w:val="1"/>
    <w:qFormat/>
    <w:rsid w:val="00EC2E20"/>
    <w:rPr>
      <w:lang w:eastAsia="en-US"/>
    </w:rPr>
  </w:style>
  <w:style w:type="character" w:customStyle="1" w:styleId="NoSpacingChar">
    <w:name w:val="No Spacing Char"/>
    <w:basedOn w:val="DefaultParagraphFont"/>
    <w:link w:val="NoSpacing"/>
    <w:uiPriority w:val="1"/>
    <w:rsid w:val="00D202B7"/>
    <w:rPr>
      <w:lang w:eastAsia="en-US"/>
    </w:rPr>
  </w:style>
  <w:style w:type="paragraph" w:styleId="Header">
    <w:name w:val="header"/>
    <w:basedOn w:val="Normal"/>
    <w:link w:val="HeaderChar"/>
    <w:uiPriority w:val="99"/>
    <w:unhideWhenUsed/>
    <w:rsid w:val="00D202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2B7"/>
    <w:rPr>
      <w:lang w:eastAsia="en-US"/>
    </w:rPr>
  </w:style>
  <w:style w:type="paragraph" w:styleId="Footer">
    <w:name w:val="footer"/>
    <w:basedOn w:val="Normal"/>
    <w:link w:val="FooterChar"/>
    <w:uiPriority w:val="99"/>
    <w:unhideWhenUsed/>
    <w:rsid w:val="00D202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2B7"/>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D51"/>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E3CF6"/>
    <w:rPr>
      <w:rFonts w:cs="Times New Roman"/>
      <w:color w:val="0000FF"/>
      <w:u w:val="single"/>
    </w:rPr>
  </w:style>
  <w:style w:type="character" w:styleId="LineNumber">
    <w:name w:val="line number"/>
    <w:basedOn w:val="DefaultParagraphFont"/>
    <w:uiPriority w:val="99"/>
    <w:rsid w:val="00B465E9"/>
    <w:rPr>
      <w:rFonts w:cs="Times New Roman"/>
    </w:rPr>
  </w:style>
  <w:style w:type="table" w:styleId="TableGrid">
    <w:name w:val="Table Grid"/>
    <w:basedOn w:val="TableNormal"/>
    <w:uiPriority w:val="99"/>
    <w:locked/>
    <w:rsid w:val="005A2988"/>
    <w:pPr>
      <w:spacing w:after="200" w:line="276"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2C50"/>
    <w:rPr>
      <w:sz w:val="16"/>
      <w:szCs w:val="16"/>
    </w:rPr>
  </w:style>
  <w:style w:type="paragraph" w:styleId="CommentText">
    <w:name w:val="annotation text"/>
    <w:basedOn w:val="Normal"/>
    <w:link w:val="CommentTextChar"/>
    <w:uiPriority w:val="99"/>
    <w:semiHidden/>
    <w:unhideWhenUsed/>
    <w:rsid w:val="00342C50"/>
    <w:rPr>
      <w:sz w:val="20"/>
      <w:szCs w:val="20"/>
    </w:rPr>
  </w:style>
  <w:style w:type="character" w:customStyle="1" w:styleId="CommentTextChar">
    <w:name w:val="Comment Text Char"/>
    <w:basedOn w:val="DefaultParagraphFont"/>
    <w:link w:val="CommentText"/>
    <w:uiPriority w:val="99"/>
    <w:semiHidden/>
    <w:rsid w:val="00342C50"/>
    <w:rPr>
      <w:sz w:val="20"/>
      <w:szCs w:val="20"/>
      <w:lang w:eastAsia="en-US"/>
    </w:rPr>
  </w:style>
  <w:style w:type="paragraph" w:styleId="CommentSubject">
    <w:name w:val="annotation subject"/>
    <w:basedOn w:val="CommentText"/>
    <w:next w:val="CommentText"/>
    <w:link w:val="CommentSubjectChar"/>
    <w:uiPriority w:val="99"/>
    <w:semiHidden/>
    <w:unhideWhenUsed/>
    <w:rsid w:val="00342C50"/>
    <w:rPr>
      <w:b/>
      <w:bCs/>
    </w:rPr>
  </w:style>
  <w:style w:type="character" w:customStyle="1" w:styleId="CommentSubjectChar">
    <w:name w:val="Comment Subject Char"/>
    <w:basedOn w:val="CommentTextChar"/>
    <w:link w:val="CommentSubject"/>
    <w:uiPriority w:val="99"/>
    <w:semiHidden/>
    <w:rsid w:val="00342C50"/>
    <w:rPr>
      <w:b/>
      <w:bCs/>
      <w:sz w:val="20"/>
      <w:szCs w:val="20"/>
      <w:lang w:eastAsia="en-US"/>
    </w:rPr>
  </w:style>
  <w:style w:type="paragraph" w:styleId="BalloonText">
    <w:name w:val="Balloon Text"/>
    <w:basedOn w:val="Normal"/>
    <w:link w:val="BalloonTextChar"/>
    <w:uiPriority w:val="99"/>
    <w:semiHidden/>
    <w:unhideWhenUsed/>
    <w:rsid w:val="00342C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C50"/>
    <w:rPr>
      <w:rFonts w:ascii="Tahoma" w:hAnsi="Tahoma" w:cs="Tahoma"/>
      <w:sz w:val="16"/>
      <w:szCs w:val="16"/>
      <w:lang w:eastAsia="en-US"/>
    </w:rPr>
  </w:style>
  <w:style w:type="paragraph" w:styleId="ListParagraph">
    <w:name w:val="List Paragraph"/>
    <w:basedOn w:val="Normal"/>
    <w:uiPriority w:val="34"/>
    <w:qFormat/>
    <w:rsid w:val="00BE6D86"/>
    <w:pPr>
      <w:ind w:left="720"/>
      <w:contextualSpacing/>
    </w:pPr>
  </w:style>
  <w:style w:type="paragraph" w:styleId="FootnoteText">
    <w:name w:val="footnote text"/>
    <w:basedOn w:val="Normal"/>
    <w:link w:val="FootnoteTextChar"/>
    <w:uiPriority w:val="99"/>
    <w:semiHidden/>
    <w:unhideWhenUsed/>
    <w:rsid w:val="00F739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391F"/>
    <w:rPr>
      <w:sz w:val="20"/>
      <w:szCs w:val="20"/>
      <w:lang w:eastAsia="en-US"/>
    </w:rPr>
  </w:style>
  <w:style w:type="character" w:styleId="FootnoteReference">
    <w:name w:val="footnote reference"/>
    <w:basedOn w:val="DefaultParagraphFont"/>
    <w:uiPriority w:val="99"/>
    <w:semiHidden/>
    <w:unhideWhenUsed/>
    <w:rsid w:val="00F7391F"/>
    <w:rPr>
      <w:vertAlign w:val="superscript"/>
    </w:rPr>
  </w:style>
  <w:style w:type="paragraph" w:styleId="NoSpacing">
    <w:name w:val="No Spacing"/>
    <w:link w:val="NoSpacingChar"/>
    <w:uiPriority w:val="1"/>
    <w:qFormat/>
    <w:rsid w:val="00EC2E20"/>
    <w:rPr>
      <w:lang w:eastAsia="en-US"/>
    </w:rPr>
  </w:style>
  <w:style w:type="character" w:customStyle="1" w:styleId="NoSpacingChar">
    <w:name w:val="No Spacing Char"/>
    <w:basedOn w:val="DefaultParagraphFont"/>
    <w:link w:val="NoSpacing"/>
    <w:uiPriority w:val="1"/>
    <w:rsid w:val="00D202B7"/>
    <w:rPr>
      <w:lang w:eastAsia="en-US"/>
    </w:rPr>
  </w:style>
  <w:style w:type="paragraph" w:styleId="Header">
    <w:name w:val="header"/>
    <w:basedOn w:val="Normal"/>
    <w:link w:val="HeaderChar"/>
    <w:uiPriority w:val="99"/>
    <w:unhideWhenUsed/>
    <w:rsid w:val="00D202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2B7"/>
    <w:rPr>
      <w:lang w:eastAsia="en-US"/>
    </w:rPr>
  </w:style>
  <w:style w:type="paragraph" w:styleId="Footer">
    <w:name w:val="footer"/>
    <w:basedOn w:val="Normal"/>
    <w:link w:val="FooterChar"/>
    <w:uiPriority w:val="99"/>
    <w:unhideWhenUsed/>
    <w:rsid w:val="00D202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2B7"/>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38281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harper@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B24741-315E-45B5-97D1-44B92643D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3423</Words>
  <Characters>1951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ll Animal Hospital</dc:creator>
  <cp:lastModifiedBy>Harper, Aaron</cp:lastModifiedBy>
  <cp:revision>4</cp:revision>
  <dcterms:created xsi:type="dcterms:W3CDTF">2016-02-29T07:34:00Z</dcterms:created>
  <dcterms:modified xsi:type="dcterms:W3CDTF">2016-10-25T11:42:00Z</dcterms:modified>
</cp:coreProperties>
</file>